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t>Complementary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Cs/>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Cs/>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Cs/>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Cs/>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Cs/>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Cs/>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Cs/>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Cs/>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33438F">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552360"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rsidP="00F231ED">
      <w:pPr>
        <w:pStyle w:val="Estilo12ptPrimeralnea05cm"/>
        <w:ind w:left="284" w:firstLine="0"/>
        <w:rPr>
          <w:iCs/>
        </w:rPr>
        <w:pPrChange w:id="58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F231ED">
      <w:pPr>
        <w:pStyle w:val="Estilo12ptPrimeralnea05cm"/>
        <w:ind w:left="284" w:firstLine="0"/>
        <w:rPr>
          <w:iCs/>
        </w:rPr>
        <w:pPrChange w:id="58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58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4" w:author="Pablo Blanco Peris" w:date="2017-05-24T18:43:00Z">
        <w:r w:rsidRPr="00C61687" w:rsidDel="00DE270F">
          <w:rPr>
            <w:iCs/>
          </w:rPr>
          <w:delText xml:space="preserve"> “</w:delText>
        </w:r>
      </w:del>
      <w:del w:id="585" w:author="Pablo Blanco Peris" w:date="2017-05-24T18:42:00Z">
        <w:r w:rsidRPr="00C61687" w:rsidDel="00DE270F">
          <w:rPr>
            <w:iCs/>
          </w:rPr>
          <w:delText>Digital Image Processor”</w:delText>
        </w:r>
      </w:del>
      <w:r w:rsidRPr="00C61687">
        <w:rPr>
          <w:iCs/>
        </w:rPr>
        <w:t xml:space="preserve"> </w:t>
      </w:r>
      <w:del w:id="586" w:author="Pablo Blanco Peris" w:date="2017-05-24T18:43:00Z">
        <w:r w:rsidRPr="00C61687" w:rsidDel="00DE270F">
          <w:rPr>
            <w:iCs/>
          </w:rPr>
          <w:delText>(</w:delText>
        </w:r>
      </w:del>
      <w:r w:rsidRPr="00C61687">
        <w:rPr>
          <w:iCs/>
        </w:rPr>
        <w:t>DIP</w:t>
      </w:r>
      <w:del w:id="58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F231ED">
      <w:pPr>
        <w:pStyle w:val="Estilo12ptPrimeralnea05cm"/>
        <w:ind w:left="284" w:firstLine="0"/>
        <w:rPr>
          <w:iCs/>
        </w:rPr>
        <w:pPrChange w:id="588" w:author="Maria Solana Gonzalez" w:date="2017-05-29T08:33:00Z">
          <w:pPr>
            <w:pStyle w:val="Estilo12ptPrimeralnea05cm"/>
          </w:pPr>
        </w:pPrChange>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1AAAFBB6" w:rsidR="00E022D8" w:rsidRDefault="00E022D8" w:rsidP="00E022D8">
      <w:pPr>
        <w:widowControl w:val="0"/>
        <w:autoSpaceDE w:val="0"/>
        <w:autoSpaceDN w:val="0"/>
        <w:adjustRightInd w:val="0"/>
        <w:spacing w:line="280" w:lineRule="atLeast"/>
        <w:rPr>
          <w:rFonts w:ascii="Times" w:hAnsi="Times" w:cs="Times"/>
        </w:rPr>
      </w:pPr>
      <w:del w:id="589" w:author="Maria Solana Gonzalez" w:date="2017-05-29T08:28:00Z">
        <w:r w:rsidDel="0033438F">
          <w:rPr>
            <w:rFonts w:ascii="Times" w:hAnsi="Times" w:cs="Times"/>
            <w:noProof/>
            <w:lang w:val="es-ES_tradnl" w:eastAsia="es-ES_tradnl"/>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ins w:id="590" w:author="Maria Solana Gonzalez" w:date="2017-05-29T08:28:00Z">
        <w:r w:rsidR="00035E0A">
          <w:rPr>
            <w:rFonts w:ascii="Times" w:hAnsi="Times" w:cs="Times"/>
            <w:noProof/>
            <w:lang w:val="es-ES_tradnl" w:eastAsia="es-ES_tradnl"/>
          </w:rPr>
          <w:drawing>
            <wp:inline distT="0" distB="0" distL="0" distR="0" wp14:anchorId="2C873615" wp14:editId="7BA49BF1">
              <wp:extent cx="6434878" cy="2054100"/>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ara_digital.png"/>
                      <pic:cNvPicPr/>
                    </pic:nvPicPr>
                    <pic:blipFill>
                      <a:blip r:embed="rId35">
                        <a:extLst>
                          <a:ext uri="{28A0092B-C50C-407E-A947-70E740481C1C}">
                            <a14:useLocalDpi xmlns:a14="http://schemas.microsoft.com/office/drawing/2010/main" val="0"/>
                          </a:ext>
                        </a:extLst>
                      </a:blip>
                      <a:stretch>
                        <a:fillRect/>
                      </a:stretch>
                    </pic:blipFill>
                    <pic:spPr>
                      <a:xfrm>
                        <a:off x="0" y="0"/>
                        <a:ext cx="6530668" cy="2084678"/>
                      </a:xfrm>
                      <a:prstGeom prst="rect">
                        <a:avLst/>
                      </a:prstGeom>
                    </pic:spPr>
                  </pic:pic>
                </a:graphicData>
              </a:graphic>
            </wp:inline>
          </w:drawing>
        </w:r>
      </w:ins>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591" w:author="Maria Solana Gonzalez" w:date="2017-05-29T08:32:00Z"/>
          <w:i/>
          <w:iCs/>
        </w:rPr>
      </w:pPr>
      <w:ins w:id="592"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593" w:name="_Toc476940442"/>
      <w:bookmarkStart w:id="594" w:name="_Toc483414140"/>
      <w:r w:rsidRPr="00C95908">
        <w:rPr>
          <w:bCs/>
        </w:rPr>
        <w:t>Filtros de color</w:t>
      </w:r>
      <w:bookmarkEnd w:id="593"/>
      <w:bookmarkEnd w:id="594"/>
    </w:p>
    <w:p w14:paraId="2288CA41" w14:textId="618EC1DA" w:rsidR="00E022D8" w:rsidRPr="00C61687" w:rsidRDefault="00E022D8" w:rsidP="00F231ED">
      <w:pPr>
        <w:pStyle w:val="Estilo12ptPrimeralnea05cm"/>
        <w:ind w:left="284" w:firstLine="0"/>
        <w:rPr>
          <w:iCs/>
        </w:rPr>
        <w:pPrChange w:id="595"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rsidP="00F231ED">
      <w:pPr>
        <w:pStyle w:val="Estilo12ptPrimeralnea05cm"/>
        <w:ind w:left="284" w:firstLine="0"/>
        <w:rPr>
          <w:iCs/>
        </w:rPr>
        <w:pPrChange w:id="596"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597"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598"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rsidP="00F231ED">
      <w:pPr>
        <w:pStyle w:val="Estilo12ptPrimeralnea05cm"/>
        <w:ind w:left="284" w:firstLine="0"/>
        <w:rPr>
          <w:iCs/>
        </w:rPr>
        <w:pPrChange w:id="599"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rsidP="00F231ED">
      <w:pPr>
        <w:pStyle w:val="Estilo12ptPrimeralnea05cm"/>
        <w:ind w:left="284" w:firstLine="0"/>
        <w:rPr>
          <w:iCs/>
        </w:rPr>
        <w:pPrChange w:id="600" w:author="Maria Solana Gonzalez" w:date="2017-05-29T08:33:00Z">
          <w:pPr>
            <w:pStyle w:val="Estilo12ptPrimeralnea05cm"/>
          </w:pPr>
        </w:pPrChange>
      </w:pPr>
      <w:r w:rsidRPr="00C61687">
        <w:rPr>
          <w:iCs/>
        </w:rPr>
        <w:t>Generalmente, las cámaras usan el modelo</w:t>
      </w:r>
      <w:ins w:id="601" w:author="Pablo Blanco Peris" w:date="2017-05-24T18:46:00Z">
        <w:r w:rsidR="00DE270F">
          <w:rPr>
            <w:iCs/>
          </w:rPr>
          <w:t xml:space="preserve"> </w:t>
        </w:r>
      </w:ins>
      <w:del w:id="602" w:author="Pablo Blanco Peris" w:date="2017-05-24T18:46:00Z">
        <w:r w:rsidRPr="00C61687" w:rsidDel="00DE270F">
          <w:rPr>
            <w:iCs/>
          </w:rPr>
          <w:delText xml:space="preserve"> Green-Red-Green-Blue (</w:delText>
        </w:r>
      </w:del>
      <w:r w:rsidRPr="00C61687">
        <w:rPr>
          <w:iCs/>
        </w:rPr>
        <w:t>GRGB</w:t>
      </w:r>
      <w:del w:id="603" w:author="Pablo Blanco Peris" w:date="2017-05-24T18:46:00Z">
        <w:r w:rsidRPr="00C61687" w:rsidDel="00DE270F">
          <w:rPr>
            <w:iCs/>
          </w:rPr>
          <w:delText>)</w:delText>
        </w:r>
      </w:del>
      <w:r w:rsidRPr="00C61687">
        <w:rPr>
          <w:iCs/>
        </w:rPr>
        <w:t xml:space="preserve">. Pero hay varias alternativas de filtros CFA: </w:t>
      </w:r>
      <w:del w:id="604" w:author="Pablo Blanco Peris" w:date="2017-05-24T18:45:00Z">
        <w:r w:rsidRPr="00C61687" w:rsidDel="00DE270F">
          <w:rPr>
            <w:iCs/>
          </w:rPr>
          <w:delText>Cyan-Yellow-Yellow-Magenta (</w:delText>
        </w:r>
      </w:del>
      <w:r w:rsidRPr="00C61687">
        <w:rPr>
          <w:iCs/>
        </w:rPr>
        <w:t>CYYM</w:t>
      </w:r>
      <w:del w:id="605" w:author="Pablo Blanco Peris" w:date="2017-05-24T18:45:00Z">
        <w:r w:rsidRPr="00C61687" w:rsidDel="00DE270F">
          <w:rPr>
            <w:iCs/>
          </w:rPr>
          <w:delText>)</w:delText>
        </w:r>
      </w:del>
      <w:r w:rsidRPr="00C61687">
        <w:rPr>
          <w:iCs/>
        </w:rPr>
        <w:t xml:space="preserve">, </w:t>
      </w:r>
      <w:del w:id="606" w:author="Pablo Blanco Peris" w:date="2017-05-24T18:45:00Z">
        <w:r w:rsidRPr="00C61687" w:rsidDel="00DE270F">
          <w:rPr>
            <w:iCs/>
          </w:rPr>
          <w:delText>Red-Green-Blue-Emerland (</w:delText>
        </w:r>
      </w:del>
      <w:r w:rsidRPr="00C61687">
        <w:rPr>
          <w:iCs/>
        </w:rPr>
        <w:t>RGBE</w:t>
      </w:r>
      <w:ins w:id="607" w:author="Pablo Blanco Peris" w:date="2017-05-24T18:45:00Z">
        <w:r w:rsidR="00DE270F">
          <w:rPr>
            <w:iCs/>
          </w:rPr>
          <w:t xml:space="preserve"> o</w:t>
        </w:r>
      </w:ins>
      <w:del w:id="608" w:author="Pablo Blanco Peris" w:date="2017-05-24T18:45:00Z">
        <w:r w:rsidRPr="00C61687" w:rsidDel="00DE270F">
          <w:rPr>
            <w:iCs/>
          </w:rPr>
          <w:delText>)</w:delText>
        </w:r>
      </w:del>
      <w:r w:rsidRPr="00C61687">
        <w:rPr>
          <w:iCs/>
        </w:rPr>
        <w:t xml:space="preserve"> </w:t>
      </w:r>
      <w:del w:id="609" w:author="Pablo Blanco Peris" w:date="2017-05-24T18:45:00Z">
        <w:r w:rsidRPr="00C61687" w:rsidDel="00DE270F">
          <w:rPr>
            <w:iCs/>
          </w:rPr>
          <w:delText>y Cyan-Magenta-Yellow (</w:delText>
        </w:r>
      </w:del>
      <w:r w:rsidRPr="00C61687">
        <w:rPr>
          <w:iCs/>
        </w:rPr>
        <w:t>CMY</w:t>
      </w:r>
      <w:del w:id="610"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611" w:name="_Toc476940443"/>
      <w:bookmarkStart w:id="612" w:name="_Toc483414141"/>
      <w:r w:rsidRPr="00C95908">
        <w:rPr>
          <w:bCs/>
        </w:rPr>
        <w:lastRenderedPageBreak/>
        <w:t>Tipos de sensores</w:t>
      </w:r>
      <w:bookmarkEnd w:id="611"/>
      <w:bookmarkEnd w:id="612"/>
    </w:p>
    <w:p w14:paraId="0ADFDD24" w14:textId="77777777" w:rsidR="00E022D8" w:rsidRDefault="00E022D8" w:rsidP="00E022D8"/>
    <w:p w14:paraId="493361C7" w14:textId="77777777" w:rsidR="00E022D8" w:rsidRPr="00C61687" w:rsidRDefault="00E022D8" w:rsidP="00D76A71">
      <w:pPr>
        <w:pStyle w:val="Estilo12ptPrimeralnea05cm"/>
        <w:ind w:left="284" w:firstLine="0"/>
        <w:rPr>
          <w:iCs/>
        </w:rPr>
        <w:pPrChange w:id="613"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D76A71">
      <w:pPr>
        <w:pStyle w:val="Estilo12ptPrimeralnea05cm"/>
        <w:ind w:left="284" w:firstLine="0"/>
        <w:rPr>
          <w:iCs/>
        </w:rPr>
        <w:pPrChange w:id="614"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15" w:name="_Toc476940444"/>
      <w:bookmarkStart w:id="616" w:name="_Toc483414142"/>
      <w:r w:rsidRPr="00AB359A">
        <w:t>Sensores CCD</w:t>
      </w:r>
      <w:bookmarkEnd w:id="615"/>
      <w:bookmarkEnd w:id="616"/>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D76A71">
      <w:pPr>
        <w:pStyle w:val="Estilo12ptPrimeralnea05cm"/>
        <w:ind w:left="284" w:firstLine="0"/>
        <w:rPr>
          <w:iCs/>
        </w:rPr>
        <w:pPrChange w:id="617"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rsidP="00D76A71">
      <w:pPr>
        <w:pStyle w:val="Estilo12ptPrimeralnea05cm"/>
        <w:ind w:left="284" w:firstLine="0"/>
        <w:rPr>
          <w:iCs/>
        </w:rPr>
        <w:pPrChange w:id="618"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9A7B83">
      <w:pPr>
        <w:pStyle w:val="Estilo12ptPrimeralnea05cm"/>
        <w:ind w:left="284" w:firstLine="0"/>
        <w:rPr>
          <w:iCs/>
        </w:rPr>
        <w:pPrChange w:id="619"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20" w:name="_Toc476940445"/>
      <w:bookmarkStart w:id="621" w:name="_Toc483414143"/>
      <w:r w:rsidRPr="00AB359A">
        <w:t>Sensores CMOS</w:t>
      </w:r>
      <w:bookmarkEnd w:id="620"/>
      <w:bookmarkEnd w:id="621"/>
      <w:r w:rsidRPr="00AB359A">
        <w:t xml:space="preserve"> </w:t>
      </w:r>
    </w:p>
    <w:p w14:paraId="2262DAC5" w14:textId="77777777" w:rsidR="00E022D8" w:rsidRPr="00C61687" w:rsidRDefault="00E022D8" w:rsidP="009A7B83">
      <w:pPr>
        <w:pStyle w:val="Estilo12ptPrimeralnea05cm"/>
        <w:ind w:left="284" w:firstLine="0"/>
        <w:rPr>
          <w:iCs/>
        </w:rPr>
        <w:pPrChange w:id="622"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rsidP="00560BF0">
      <w:pPr>
        <w:pStyle w:val="Estilo12ptPrimeralnea05cm"/>
        <w:ind w:firstLine="0"/>
        <w:rPr>
          <w:iCs/>
        </w:rPr>
        <w:pPrChange w:id="623"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24" w:name="_Toc477877511"/>
      <w:bookmarkStart w:id="625" w:name="_Toc483414144"/>
      <w:r w:rsidRPr="00A33B5E">
        <w:rPr>
          <w:bCs/>
          <w:sz w:val="30"/>
          <w:szCs w:val="28"/>
        </w:rPr>
        <w:t>Imperfecciones</w:t>
      </w:r>
      <w:r w:rsidRPr="005D1821">
        <w:t xml:space="preserve"> </w:t>
      </w:r>
      <w:r w:rsidRPr="00A33B5E">
        <w:rPr>
          <w:bCs/>
          <w:sz w:val="30"/>
          <w:szCs w:val="28"/>
        </w:rPr>
        <w:t>y ruido de la imagen</w:t>
      </w:r>
      <w:bookmarkEnd w:id="624"/>
      <w:bookmarkEnd w:id="62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26" w:name="_Toc477877512"/>
      <w:bookmarkStart w:id="627" w:name="_Toc483414145"/>
      <w:r w:rsidRPr="00A33B5E">
        <w:t>Imperfecciones</w:t>
      </w:r>
      <w:r w:rsidRPr="005D1821">
        <w:rPr>
          <w:sz w:val="24"/>
          <w:szCs w:val="24"/>
          <w:lang w:val="es-ES"/>
        </w:rPr>
        <w:t xml:space="preserve"> </w:t>
      </w:r>
      <w:r w:rsidRPr="00A33B5E">
        <w:t>del sensor</w:t>
      </w:r>
      <w:bookmarkEnd w:id="626"/>
      <w:bookmarkEnd w:id="627"/>
      <w:r w:rsidRPr="005D1821">
        <w:rPr>
          <w:sz w:val="24"/>
          <w:szCs w:val="24"/>
          <w:lang w:val="es-ES"/>
        </w:rPr>
        <w:t xml:space="preserve"> </w:t>
      </w:r>
    </w:p>
    <w:p w14:paraId="29D2B408" w14:textId="77777777" w:rsidR="00996957" w:rsidRPr="00F21DF0" w:rsidRDefault="00996957" w:rsidP="00F21DF0">
      <w:pPr>
        <w:pStyle w:val="Estilo12ptPrimeralnea05cm"/>
        <w:ind w:firstLine="0"/>
        <w:rPr>
          <w:iCs/>
        </w:rPr>
        <w:pPrChange w:id="628"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rsidP="00F21DF0">
      <w:pPr>
        <w:pStyle w:val="Estilo12ptPrimeralnea05cm"/>
        <w:ind w:firstLine="0"/>
        <w:rPr>
          <w:del w:id="629" w:author="Maria Solana Gonzalez" w:date="2017-05-29T08:35:00Z"/>
          <w:iCs/>
        </w:rPr>
        <w:pPrChange w:id="630"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rsidP="00F21DF0">
      <w:pPr>
        <w:pStyle w:val="Estilo12ptPrimeralnea05cm"/>
        <w:ind w:firstLine="0"/>
        <w:rPr>
          <w:iCs/>
        </w:rPr>
        <w:pPrChange w:id="631" w:author="Maria Solana Gonzalez" w:date="2017-05-29T08:35:00Z">
          <w:pPr>
            <w:jc w:val="both"/>
          </w:pPr>
        </w:pPrChange>
      </w:pPr>
    </w:p>
    <w:p w14:paraId="610FD25E" w14:textId="77777777" w:rsidR="00996957" w:rsidRPr="00F56CE5" w:rsidRDefault="00996957" w:rsidP="00F21DF0">
      <w:pPr>
        <w:pStyle w:val="Estilo12ptPrimeralnea05cm"/>
        <w:ind w:firstLine="0"/>
        <w:rPr>
          <w:iCs/>
        </w:rPr>
        <w:pPrChange w:id="632"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rsidP="00F21DF0">
      <w:pPr>
        <w:pStyle w:val="Estilo12ptPrimeralnea05cm"/>
        <w:numPr>
          <w:ilvl w:val="0"/>
          <w:numId w:val="39"/>
        </w:numPr>
        <w:rPr>
          <w:iCs/>
        </w:rPr>
        <w:pPrChange w:id="633" w:author="Maria Solana Gonzalez" w:date="2017-05-29T08:35:00Z">
          <w:pPr>
            <w:numPr>
              <w:numId w:val="22"/>
            </w:numPr>
            <w:ind w:left="720" w:hanging="360"/>
            <w:jc w:val="both"/>
          </w:pPr>
        </w:pPrChange>
      </w:pPr>
      <w:r w:rsidRPr="00F21DF0">
        <w:rPr>
          <w:iCs/>
          <w:rPrChange w:id="634" w:author="Maria Solana Gonzalez" w:date="2017-05-29T08:35:00Z">
            <w:rPr>
              <w:rFonts w:ascii="Book Antiqua" w:hAnsi="Book Antiqua"/>
            </w:rPr>
          </w:rPrChange>
        </w:rPr>
        <w:t>Defectos de fila y columna: Pueden ser ocasionados durante el proceso de transferencia de carga.  </w:t>
      </w:r>
    </w:p>
    <w:p w14:paraId="048C94DB" w14:textId="77777777" w:rsidR="00996957" w:rsidRPr="00F21DF0" w:rsidRDefault="00996957" w:rsidP="00F21DF0">
      <w:pPr>
        <w:pStyle w:val="Estilo12ptPrimeralnea05cm"/>
        <w:numPr>
          <w:ilvl w:val="0"/>
          <w:numId w:val="39"/>
        </w:numPr>
        <w:rPr>
          <w:iCs/>
        </w:rPr>
        <w:pPrChange w:id="635"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636" w:author="Maria Solana Gonzalez" w:date="2017-05-29T08:35:00Z">
            <w:rPr>
              <w:rFonts w:ascii="MS Mincho" w:eastAsia="MS Mincho" w:hAnsi="MS Mincho" w:cs="MS Mincho"/>
            </w:rPr>
          </w:rPrChange>
        </w:rPr>
        <w:t> </w:t>
      </w:r>
    </w:p>
    <w:p w14:paraId="20373721" w14:textId="77777777" w:rsidR="00996957" w:rsidRPr="00F21DF0" w:rsidRDefault="00996957" w:rsidP="00F21DF0">
      <w:pPr>
        <w:pStyle w:val="Estilo12ptPrimeralnea05cm"/>
        <w:numPr>
          <w:ilvl w:val="0"/>
          <w:numId w:val="39"/>
        </w:numPr>
        <w:rPr>
          <w:iCs/>
        </w:rPr>
        <w:pPrChange w:id="637"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rsidP="00F21DF0">
      <w:pPr>
        <w:pStyle w:val="Estilo12ptPrimeralnea05cm"/>
        <w:numPr>
          <w:ilvl w:val="0"/>
          <w:numId w:val="39"/>
        </w:numPr>
        <w:rPr>
          <w:iCs/>
        </w:rPr>
        <w:pPrChange w:id="638"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639" w:author="Maria Solana Gonzalez" w:date="2017-05-29T08:35:00Z">
            <w:rPr>
              <w:rFonts w:ascii="MS Mincho" w:eastAsia="MS Mincho" w:hAnsi="MS Mincho" w:cs="MS Mincho"/>
            </w:rPr>
          </w:rPrChange>
        </w:rPr>
        <w:t> </w:t>
      </w:r>
    </w:p>
    <w:p w14:paraId="2922AE13" w14:textId="77777777" w:rsidR="00996957" w:rsidRPr="00F21DF0" w:rsidRDefault="00996957" w:rsidP="00F21DF0">
      <w:pPr>
        <w:pStyle w:val="Estilo12ptPrimeralnea05cm"/>
        <w:numPr>
          <w:ilvl w:val="0"/>
          <w:numId w:val="39"/>
        </w:numPr>
        <w:rPr>
          <w:iCs/>
        </w:rPr>
        <w:pPrChange w:id="640"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rsidP="00F21DF0">
      <w:pPr>
        <w:pStyle w:val="Estilo12ptPrimeralnea05cm"/>
        <w:numPr>
          <w:ilvl w:val="0"/>
          <w:numId w:val="39"/>
        </w:numPr>
        <w:rPr>
          <w:iCs/>
        </w:rPr>
        <w:pPrChange w:id="641"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642" w:author="Maria Solana Gonzalez" w:date="2017-05-29T08:35:00Z">
            <w:rPr>
              <w:rFonts w:ascii="MS Mincho" w:eastAsia="MS Mincho" w:hAnsi="MS Mincho" w:cs="MS Mincho"/>
            </w:rPr>
          </w:rPrChange>
        </w:rPr>
        <w:t> </w:t>
      </w:r>
    </w:p>
    <w:p w14:paraId="7950885B" w14:textId="77777777" w:rsidR="00996957" w:rsidRPr="00F21DF0" w:rsidRDefault="00996957" w:rsidP="00F21DF0">
      <w:pPr>
        <w:pStyle w:val="Estilo12ptPrimeralnea05cm"/>
        <w:numPr>
          <w:ilvl w:val="0"/>
          <w:numId w:val="39"/>
        </w:numPr>
        <w:rPr>
          <w:iCs/>
        </w:rPr>
        <w:pPrChange w:id="643"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644" w:author="Maria Solana Gonzalez" w:date="2017-05-29T08:35:00Z">
            <w:rPr>
              <w:rFonts w:ascii="MS Mincho" w:eastAsia="MS Mincho" w:hAnsi="MS Mincho" w:cs="MS Mincho"/>
            </w:rPr>
          </w:rPrChange>
        </w:rPr>
        <w:t> </w:t>
      </w:r>
    </w:p>
    <w:p w14:paraId="218BF3D9" w14:textId="77777777" w:rsidR="00996957" w:rsidRPr="00F21DF0" w:rsidRDefault="00996957" w:rsidP="00F21DF0">
      <w:pPr>
        <w:pStyle w:val="Estilo12ptPrimeralnea05cm"/>
        <w:numPr>
          <w:ilvl w:val="0"/>
          <w:numId w:val="39"/>
        </w:numPr>
        <w:rPr>
          <w:iCs/>
        </w:rPr>
        <w:pPrChange w:id="645" w:author="Maria Solana Gonzalez" w:date="2017-05-29T08:35:00Z">
          <w:pPr>
            <w:numPr>
              <w:numId w:val="22"/>
            </w:numPr>
            <w:ind w:left="720" w:hanging="360"/>
            <w:jc w:val="both"/>
          </w:pPr>
        </w:pPrChange>
      </w:pPr>
      <w:r w:rsidRPr="00F21DF0">
        <w:rPr>
          <w:iCs/>
          <w:rPrChange w:id="646" w:author="Maria Solana Gonzalez" w:date="2017-05-29T08:35:00Z">
            <w:rPr>
              <w:rFonts w:ascii="Book Antiqua" w:hAnsi="Book Antiqua"/>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rsidP="00F21DF0">
      <w:pPr>
        <w:pStyle w:val="Estilo12ptPrimeralnea05cm"/>
        <w:numPr>
          <w:ilvl w:val="0"/>
          <w:numId w:val="39"/>
        </w:numPr>
        <w:rPr>
          <w:iCs/>
        </w:rPr>
        <w:pPrChange w:id="647"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648"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49" w:name="_Toc477877513"/>
      <w:bookmarkStart w:id="650" w:name="_Toc483414146"/>
      <w:r w:rsidRPr="00A33B5E">
        <w:t>Ruido en la imagen</w:t>
      </w:r>
      <w:bookmarkEnd w:id="649"/>
      <w:bookmarkEnd w:id="650"/>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rsidP="00FA0098">
      <w:pPr>
        <w:pStyle w:val="Estilo12ptPrimeralnea05cm"/>
        <w:ind w:firstLine="0"/>
        <w:rPr>
          <w:iCs/>
        </w:rPr>
        <w:pPrChange w:id="651"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FA0098" w:rsidDel="00FA0098" w:rsidRDefault="00996957" w:rsidP="00FA0098">
      <w:pPr>
        <w:pStyle w:val="Estilo12ptPrimeralnea05cm"/>
        <w:ind w:firstLine="0"/>
        <w:rPr>
          <w:del w:id="652" w:author="Maria Solana Gonzalez" w:date="2017-05-29T08:36:00Z"/>
          <w:iCs/>
          <w:rPrChange w:id="653" w:author="Maria Solana Gonzalez" w:date="2017-05-29T08:36:00Z">
            <w:rPr>
              <w:del w:id="654" w:author="Maria Solana Gonzalez" w:date="2017-05-29T08:36:00Z"/>
              <w:rFonts w:ascii="Book Antiqua" w:hAnsi="Book Antiqua"/>
            </w:rPr>
          </w:rPrChange>
        </w:rPr>
        <w:pPrChange w:id="655"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FA0098" w:rsidRDefault="00996957" w:rsidP="00FA0098">
      <w:pPr>
        <w:pStyle w:val="Estilo12ptPrimeralnea05cm"/>
        <w:ind w:firstLine="0"/>
        <w:rPr>
          <w:iCs/>
          <w:rPrChange w:id="656" w:author="Maria Solana Gonzalez" w:date="2017-05-29T08:36:00Z">
            <w:rPr>
              <w:rFonts w:ascii="Book Antiqua" w:hAnsi="Book Antiqua"/>
            </w:rPr>
          </w:rPrChange>
        </w:rPr>
        <w:pPrChange w:id="657" w:author="Maria Solana Gonzalez" w:date="2017-05-29T08:36:00Z">
          <w:pPr>
            <w:jc w:val="both"/>
          </w:pPr>
        </w:pPrChange>
      </w:pPr>
    </w:p>
    <w:p w14:paraId="2BD66A6F" w14:textId="77777777" w:rsidR="00996957" w:rsidRPr="00FA0098" w:rsidDel="00FA0098" w:rsidRDefault="00996957" w:rsidP="00FA0098">
      <w:pPr>
        <w:pStyle w:val="Estilo12ptPrimeralnea05cm"/>
        <w:ind w:firstLine="0"/>
        <w:rPr>
          <w:del w:id="658" w:author="Maria Solana Gonzalez" w:date="2017-05-29T08:36:00Z"/>
          <w:iCs/>
          <w:rPrChange w:id="659" w:author="Maria Solana Gonzalez" w:date="2017-05-29T08:36:00Z">
            <w:rPr>
              <w:del w:id="660" w:author="Maria Solana Gonzalez" w:date="2017-05-29T08:36:00Z"/>
              <w:rFonts w:ascii="Book Antiqua" w:hAnsi="Book Antiqua"/>
            </w:rPr>
          </w:rPrChange>
        </w:rPr>
        <w:pPrChange w:id="661" w:author="Maria Solana Gonzalez" w:date="2017-05-29T08:36:00Z">
          <w:pPr>
            <w:jc w:val="both"/>
          </w:pPr>
        </w:pPrChange>
      </w:pPr>
      <w:r w:rsidRPr="00FA0098">
        <w:rPr>
          <w:iCs/>
          <w:rPrChange w:id="662" w:author="Maria Solana Gonzalez" w:date="2017-05-29T08:36:00Z">
            <w:rPr>
              <w:rFonts w:ascii="Book Antiqua" w:hAnsi="Book Antiqua"/>
            </w:rPr>
          </w:rPrChange>
        </w:rPr>
        <w:t>El ruido FPN se genera en función de: la oscuridad, la exposición y la temperatura.</w:t>
      </w:r>
    </w:p>
    <w:p w14:paraId="5BBDE5BC" w14:textId="77777777" w:rsidR="00996957" w:rsidRPr="00FA0098" w:rsidRDefault="00996957" w:rsidP="00FA0098">
      <w:pPr>
        <w:pStyle w:val="Estilo12ptPrimeralnea05cm"/>
        <w:ind w:firstLine="0"/>
        <w:rPr>
          <w:iCs/>
          <w:rPrChange w:id="663" w:author="Maria Solana Gonzalez" w:date="2017-05-29T08:36:00Z">
            <w:rPr>
              <w:rFonts w:ascii="Book Antiqua" w:hAnsi="Book Antiqua"/>
            </w:rPr>
          </w:rPrChange>
        </w:rPr>
        <w:pPrChange w:id="664" w:author="Maria Solana Gonzalez" w:date="2017-05-29T08:36:00Z">
          <w:pPr>
            <w:jc w:val="both"/>
          </w:pPr>
        </w:pPrChange>
      </w:pPr>
    </w:p>
    <w:p w14:paraId="1F234D18" w14:textId="77777777" w:rsidR="00996957" w:rsidRPr="00FA0098" w:rsidRDefault="00996957" w:rsidP="00FA0098">
      <w:pPr>
        <w:pStyle w:val="Estilo12ptPrimeralnea05cm"/>
        <w:ind w:firstLine="0"/>
        <w:rPr>
          <w:iCs/>
          <w:rPrChange w:id="665" w:author="Maria Solana Gonzalez" w:date="2017-05-29T08:36:00Z">
            <w:rPr>
              <w:rFonts w:ascii="Book Antiqua" w:hAnsi="Book Antiqua"/>
            </w:rPr>
          </w:rPrChange>
        </w:rPr>
        <w:pPrChange w:id="666" w:author="Maria Solana Gonzalez" w:date="2017-05-29T08:36:00Z">
          <w:pPr>
            <w:jc w:val="both"/>
          </w:pPr>
        </w:pPrChange>
      </w:pPr>
      <w:r w:rsidRPr="00FA0098">
        <w:rPr>
          <w:iCs/>
          <w:rPrChange w:id="667" w:author="Maria Solana Gonzalez" w:date="2017-05-29T08:36:00Z">
            <w:rPr>
              <w:rFonts w:ascii="Book Antiqua" w:hAnsi="Book Antiqua"/>
            </w:rPr>
          </w:rPrChange>
        </w:rPr>
        <w:t>El ruido PRNU es la parte dominante del patrón de ruido de las imágenes, compuesto por el ruido PNU y los defectos de baja frecuencia, tales como el zoom.</w:t>
      </w:r>
    </w:p>
    <w:p w14:paraId="2851457F" w14:textId="77777777" w:rsidR="00996957" w:rsidRPr="00FA0098" w:rsidDel="0090352E" w:rsidRDefault="00996957" w:rsidP="00FA0098">
      <w:pPr>
        <w:pStyle w:val="Estilo12ptPrimeralnea05cm"/>
        <w:ind w:firstLine="0"/>
        <w:rPr>
          <w:del w:id="668" w:author="Maria Solana Gonzalez" w:date="2017-05-29T08:36:00Z"/>
          <w:iCs/>
          <w:rPrChange w:id="669" w:author="Maria Solana Gonzalez" w:date="2017-05-29T08:36:00Z">
            <w:rPr>
              <w:del w:id="670" w:author="Maria Solana Gonzalez" w:date="2017-05-29T08:36:00Z"/>
              <w:rFonts w:ascii="Book Antiqua" w:hAnsi="Book Antiqua"/>
            </w:rPr>
          </w:rPrChange>
        </w:rPr>
        <w:pPrChange w:id="671" w:author="Maria Solana Gonzalez" w:date="2017-05-29T08:36:00Z">
          <w:pPr>
            <w:jc w:val="both"/>
          </w:pPr>
        </w:pPrChange>
      </w:pPr>
    </w:p>
    <w:p w14:paraId="50E3E051" w14:textId="50EB2F54" w:rsidR="00996957" w:rsidRPr="00F56CE5" w:rsidRDefault="00996957" w:rsidP="00FA0098">
      <w:pPr>
        <w:pStyle w:val="Estilo12ptPrimeralnea05cm"/>
        <w:ind w:firstLine="0"/>
        <w:rPr>
          <w:iCs/>
        </w:rPr>
        <w:pPrChange w:id="672" w:author="Maria Solana Gonzalez" w:date="2017-05-29T08:36:00Z">
          <w:pPr>
            <w:jc w:val="both"/>
          </w:pPr>
        </w:pPrChange>
      </w:pPr>
      <w:r w:rsidRPr="00FA0098">
        <w:rPr>
          <w:iCs/>
          <w:rPrChange w:id="673" w:author="Maria Solana Gonzalez" w:date="2017-05-29T08:36:00Z">
            <w:rPr>
              <w:rFonts w:ascii="Book Antiqua" w:hAnsi="Book Antiqua"/>
            </w:rPr>
          </w:rPrChange>
        </w:rPr>
        <w:t>El ruido PNU es la diferencia de sensibilidad a la luz entre los píxeles de la</w:t>
      </w:r>
      <w:ins w:id="674" w:author="Maria Solana Gonzalez" w:date="2017-05-29T08:36:00Z">
        <w:r w:rsidR="0090352E">
          <w:rPr>
            <w:iCs/>
          </w:rPr>
          <w:t xml:space="preserve"> </w:t>
        </w:r>
      </w:ins>
      <w:del w:id="675"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rsidP="00FA0098">
      <w:pPr>
        <w:pStyle w:val="Estilo12ptPrimeralnea05cm"/>
        <w:ind w:firstLine="0"/>
        <w:rPr>
          <w:iCs/>
        </w:rPr>
        <w:pPrChange w:id="676"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77" w:name="_Toc477877514"/>
      <w:bookmarkStart w:id="678" w:name="_Toc483414147"/>
      <w:r w:rsidRPr="00A33B5E">
        <w:rPr>
          <w:bCs/>
          <w:sz w:val="30"/>
          <w:szCs w:val="28"/>
        </w:rPr>
        <w:t>Diferencias entre Cámaras Digitales y Cámaras de Dispositivos Móviles</w:t>
      </w:r>
      <w:bookmarkEnd w:id="677"/>
      <w:bookmarkEnd w:id="678"/>
    </w:p>
    <w:p w14:paraId="3AFEC7EC" w14:textId="77777777" w:rsidR="00A33B5E" w:rsidRPr="00E84056" w:rsidRDefault="00A33B5E" w:rsidP="00A33B5E"/>
    <w:p w14:paraId="5B486ABF" w14:textId="77777777" w:rsidR="00A33B5E" w:rsidRPr="00F56CE5" w:rsidRDefault="00A33B5E" w:rsidP="00F56CE5">
      <w:pPr>
        <w:pStyle w:val="Estilo12ptPrimeralnea05cm"/>
        <w:ind w:firstLine="0"/>
        <w:rPr>
          <w:iCs/>
          <w:rPrChange w:id="679" w:author="Maria Solana Gonzalez" w:date="2017-05-29T08:38:00Z">
            <w:rPr>
              <w:rFonts w:ascii="Book Antiqua" w:hAnsi="Book Antiqua"/>
            </w:rPr>
          </w:rPrChange>
        </w:rPr>
        <w:pPrChange w:id="680"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F56CE5">
        <w:rPr>
          <w:iCs/>
          <w:rPrChange w:id="681" w:author="Maria Solana Gonzalez" w:date="2017-05-29T08:38:00Z">
            <w:rPr>
              <w:rFonts w:ascii="Book Antiqua" w:hAnsi="Book Antiqua"/>
            </w:rPr>
          </w:rPrChange>
        </w:rPr>
        <w:t xml:space="preserve"> menor calidad debido al hardware requerido para que el tamaño sea lo más reducido posible.</w:t>
      </w:r>
    </w:p>
    <w:p w14:paraId="0433FC34" w14:textId="77777777" w:rsidR="00A33B5E" w:rsidRPr="00F56CE5" w:rsidRDefault="00A33B5E" w:rsidP="00F56CE5">
      <w:pPr>
        <w:pStyle w:val="Estilo12ptPrimeralnea05cm"/>
        <w:ind w:firstLine="0"/>
        <w:rPr>
          <w:iCs/>
          <w:rPrChange w:id="682" w:author="Maria Solana Gonzalez" w:date="2017-05-29T08:38:00Z">
            <w:rPr>
              <w:rFonts w:ascii="Book Antiqua" w:hAnsi="Book Antiqua" w:cs="Times"/>
            </w:rPr>
          </w:rPrChange>
        </w:rPr>
        <w:pPrChange w:id="683" w:author="Maria Solana Gonzalez" w:date="2017-05-29T08:38:00Z">
          <w:pPr>
            <w:widowControl w:val="0"/>
            <w:autoSpaceDE w:val="0"/>
            <w:autoSpaceDN w:val="0"/>
            <w:adjustRightInd w:val="0"/>
            <w:spacing w:after="240" w:line="340" w:lineRule="atLeast"/>
          </w:pPr>
        </w:pPrChange>
      </w:pPr>
      <w:r w:rsidRPr="00F56CE5">
        <w:rPr>
          <w:iCs/>
          <w:rPrChange w:id="684" w:author="Maria Solana Gonzalez" w:date="2017-05-29T08:38:00Z">
            <w:rPr>
              <w:rFonts w:ascii="Book Antiqua" w:hAnsi="Book Antiqua" w:cs="Times"/>
            </w:rPr>
          </w:rPrChange>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685" w:author="Maria Solana Gonzalez" w:date="2017-05-29T08:38:00Z"/>
          <w:iCs/>
          <w:szCs w:val="24"/>
        </w:rPr>
      </w:pPr>
    </w:p>
    <w:p w14:paraId="0739F6C7" w14:textId="77777777" w:rsidR="00F56CE5" w:rsidRDefault="00F56CE5" w:rsidP="005D1821">
      <w:pPr>
        <w:pStyle w:val="Estilo12ptPrimeralnea05cm"/>
        <w:rPr>
          <w:iCs/>
          <w:szCs w:val="24"/>
        </w:rPr>
      </w:pPr>
      <w:bookmarkStart w:id="686" w:name="_GoBack"/>
      <w:bookmarkEnd w:id="686"/>
    </w:p>
    <w:p w14:paraId="08965F47" w14:textId="77777777" w:rsidR="00A33B5E" w:rsidRPr="00A33B5E" w:rsidRDefault="00A33B5E" w:rsidP="00A33B5E">
      <w:pPr>
        <w:pStyle w:val="Ttulo2"/>
        <w:numPr>
          <w:ilvl w:val="1"/>
          <w:numId w:val="19"/>
        </w:numPr>
        <w:ind w:left="720" w:hanging="720"/>
        <w:rPr>
          <w:bCs/>
        </w:rPr>
      </w:pPr>
      <w:bookmarkStart w:id="687" w:name="_Toc477877515"/>
      <w:bookmarkStart w:id="688" w:name="_Toc483414148"/>
      <w:r w:rsidRPr="00A33B5E">
        <w:rPr>
          <w:bCs/>
        </w:rPr>
        <w:lastRenderedPageBreak/>
        <w:t>Técnicas de análisis forense</w:t>
      </w:r>
      <w:bookmarkEnd w:id="687"/>
      <w:bookmarkEnd w:id="688"/>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89" w:name="_Toc477877516"/>
      <w:bookmarkStart w:id="690" w:name="_Toc483414149"/>
      <w:r>
        <w:t>Técnicas de Identificación de la Fuente</w:t>
      </w:r>
      <w:bookmarkEnd w:id="689"/>
      <w:bookmarkEnd w:id="690"/>
    </w:p>
    <w:p w14:paraId="4F256FE0" w14:textId="77777777" w:rsidR="0013191C" w:rsidRPr="0013191C" w:rsidRDefault="0013191C">
      <w:pPr>
        <w:widowControl w:val="0"/>
        <w:autoSpaceDE w:val="0"/>
        <w:autoSpaceDN w:val="0"/>
        <w:adjustRightInd w:val="0"/>
        <w:spacing w:after="240" w:line="340" w:lineRule="atLeast"/>
        <w:jc w:val="both"/>
        <w:rPr>
          <w:ins w:id="691" w:author="Maria Solana Gonzalez" w:date="2017-05-28T18:01:00Z"/>
          <w:rFonts w:ascii="Book Antiqua" w:hAnsi="Book Antiqua" w:cs="Times"/>
          <w:rPrChange w:id="692" w:author="Maria Solana Gonzalez" w:date="2017-05-28T18:01:00Z">
            <w:rPr>
              <w:ins w:id="693" w:author="Maria Solana Gonzalez" w:date="2017-05-28T18:01:00Z"/>
            </w:rPr>
          </w:rPrChange>
        </w:rPr>
        <w:pPrChange w:id="694"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95" w:author="Maria Solana Gonzalez" w:date="2017-05-28T18:01:00Z">
        <w:r w:rsidRPr="0013191C">
          <w:rPr>
            <w:rFonts w:ascii="Book Antiqua" w:hAnsi="Book Antiqua" w:cs="Times"/>
            <w:rPrChange w:id="696"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697" w:author="Maria Solana Gonzalez" w:date="2017-05-28T18:01:00Z"/>
          <w:rFonts w:ascii="Book Antiqua" w:hAnsi="Book Antiqua" w:cs="Times"/>
          <w:rPrChange w:id="698" w:author="Maria Solana Gonzalez" w:date="2017-05-28T18:01:00Z">
            <w:rPr>
              <w:ins w:id="699" w:author="Maria Solana Gonzalez" w:date="2017-05-28T18:01:00Z"/>
            </w:rPr>
          </w:rPrChange>
        </w:rPr>
        <w:pPrChange w:id="700"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701" w:author="Maria Solana Gonzalez" w:date="2017-05-28T18:01:00Z">
        <w:r w:rsidRPr="0013191C">
          <w:rPr>
            <w:rFonts w:ascii="Book Antiqua" w:hAnsi="Book Antiqua" w:cs="Times"/>
            <w:rPrChange w:id="702"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703"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704" w:author="Maria Solana Gonzalez" w:date="2017-05-28T18:01:00Z">
            <w:rPr/>
          </w:rPrChange>
        </w:rPr>
        <w:pPrChange w:id="705" w:author="Maria Solana Gonzalez" w:date="2017-05-28T18:01:00Z">
          <w:pPr/>
        </w:pPrChange>
      </w:pPr>
      <w:ins w:id="706" w:author="Maria Solana Gonzalez" w:date="2017-05-28T18:01:00Z">
        <w:r w:rsidRPr="0013191C">
          <w:rPr>
            <w:rFonts w:ascii="Book Antiqua" w:hAnsi="Book Antiqua" w:cs="Times"/>
            <w:rPrChange w:id="707"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708" w:author="Maria Solana Gonzalez" w:date="2017-05-28T18:02:00Z"/>
          <w:rFonts w:ascii="Book Antiqua" w:hAnsi="Book Antiqua" w:cs="Times"/>
          <w:sz w:val="24"/>
        </w:rPr>
        <w:pPrChange w:id="709"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710" w:author="Maria Solana Gonzalez" w:date="2017-05-28T18:02:00Z"/>
          <w:rFonts w:ascii="Book Antiqua" w:hAnsi="Book Antiqua" w:cs="Times"/>
          <w:sz w:val="24"/>
        </w:rPr>
        <w:pPrChange w:id="711"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712" w:author="Maria Solana Gonzalez" w:date="2017-05-28T17:59:00Z"/>
          <w:rFonts w:ascii="Book Antiqua" w:hAnsi="Book Antiqua" w:cs="Times"/>
          <w:sz w:val="24"/>
        </w:rPr>
        <w:pPrChange w:id="713" w:author="Maria Solana Gonzalez" w:date="2017-05-28T18:01:00Z">
          <w:pPr>
            <w:pStyle w:val="Prrafodelista"/>
            <w:widowControl w:val="0"/>
            <w:autoSpaceDE w:val="0"/>
            <w:autoSpaceDN w:val="0"/>
            <w:adjustRightInd w:val="0"/>
            <w:spacing w:after="240" w:line="340" w:lineRule="atLeast"/>
            <w:ind w:left="360"/>
          </w:pPr>
        </w:pPrChange>
      </w:pPr>
      <w:del w:id="714"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715" w:author="Maria Solana Gonzalez" w:date="2017-05-28T17:59:00Z"/>
          <w:rFonts w:ascii="Book Antiqua" w:hAnsi="Book Antiqua" w:cs="Times"/>
          <w:sz w:val="24"/>
        </w:rPr>
        <w:pPrChange w:id="716"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717" w:author="Maria Solana Gonzalez" w:date="2017-05-28T17:59:00Z"/>
          <w:rFonts w:ascii="Book Antiqua" w:hAnsi="Book Antiqua" w:cs="Times"/>
          <w:sz w:val="24"/>
        </w:rPr>
        <w:pPrChange w:id="718" w:author="Maria Solana Gonzalez" w:date="2017-05-28T18:01:00Z">
          <w:pPr>
            <w:pStyle w:val="Prrafodelista"/>
            <w:widowControl w:val="0"/>
            <w:autoSpaceDE w:val="0"/>
            <w:autoSpaceDN w:val="0"/>
            <w:adjustRightInd w:val="0"/>
            <w:spacing w:after="240" w:line="340" w:lineRule="atLeast"/>
            <w:ind w:left="360"/>
          </w:pPr>
        </w:pPrChange>
      </w:pPr>
      <w:del w:id="719"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720"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721" w:author="Maria Solana Gonzalez" w:date="2017-05-28T18:02:00Z"/>
          <w:szCs w:val="24"/>
        </w:rPr>
      </w:pPr>
      <w:bookmarkStart w:id="722" w:name="_Toc477877517"/>
      <w:bookmarkStart w:id="723" w:name="_Toc483414150"/>
      <w:r w:rsidRPr="00A33B5E">
        <w:rPr>
          <w:szCs w:val="24"/>
        </w:rPr>
        <w:t>Técnicas basadas en Metadatos</w:t>
      </w:r>
      <w:bookmarkEnd w:id="722"/>
      <w:bookmarkEnd w:id="723"/>
    </w:p>
    <w:p w14:paraId="03B89EB9" w14:textId="77777777" w:rsidR="006E2BD0" w:rsidRPr="00B13132" w:rsidRDefault="006E2BD0">
      <w:pPr>
        <w:pPrChange w:id="724"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725" w:author="Maria Solana Gonzalez" w:date="2017-05-28T18:01:00Z"/>
          <w:rFonts w:ascii="Book Antiqua" w:hAnsi="Book Antiqua"/>
          <w:rPrChange w:id="726" w:author="Maria Solana Gonzalez" w:date="2017-05-28T18:02:00Z">
            <w:rPr>
              <w:ins w:id="727" w:author="Maria Solana Gonzalez" w:date="2017-05-28T18:01:00Z"/>
            </w:rPr>
          </w:rPrChange>
        </w:rPr>
        <w:pPrChange w:id="728" w:author="Maria Solana Gonzalez" w:date="2017-05-28T18:02:00Z">
          <w:pPr>
            <w:pStyle w:val="Prrafodelista"/>
            <w:numPr>
              <w:numId w:val="19"/>
            </w:numPr>
            <w:ind w:left="360" w:hanging="360"/>
            <w:jc w:val="both"/>
          </w:pPr>
        </w:pPrChange>
      </w:pPr>
      <w:ins w:id="729" w:author="Maria Solana Gonzalez" w:date="2017-05-28T18:01:00Z">
        <w:r w:rsidRPr="0013191C">
          <w:rPr>
            <w:rFonts w:ascii="Book Antiqua" w:hAnsi="Book Antiqua"/>
            <w:rPrChange w:id="730"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731" w:author="Maria Solana Gonzalez" w:date="2017-05-28T18:01:00Z"/>
          <w:rFonts w:ascii="Book Antiqua" w:hAnsi="Book Antiqua"/>
          <w:rPrChange w:id="732" w:author="Maria Solana Gonzalez" w:date="2017-05-28T18:02:00Z">
            <w:rPr>
              <w:ins w:id="733" w:author="Maria Solana Gonzalez" w:date="2017-05-28T18:01:00Z"/>
            </w:rPr>
          </w:rPrChange>
        </w:rPr>
        <w:pPrChange w:id="734"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735" w:author="Maria Solana Gonzalez" w:date="2017-05-28T18:01:00Z"/>
          <w:rFonts w:ascii="Book Antiqua" w:hAnsi="Book Antiqua"/>
          <w:rPrChange w:id="736" w:author="Maria Solana Gonzalez" w:date="2017-05-28T18:02:00Z">
            <w:rPr>
              <w:ins w:id="737" w:author="Maria Solana Gonzalez" w:date="2017-05-28T18:01:00Z"/>
            </w:rPr>
          </w:rPrChange>
        </w:rPr>
        <w:pPrChange w:id="738" w:author="Maria Solana Gonzalez" w:date="2017-05-28T18:02:00Z">
          <w:pPr>
            <w:pStyle w:val="Prrafodelista"/>
            <w:numPr>
              <w:numId w:val="19"/>
            </w:numPr>
            <w:ind w:left="360" w:hanging="360"/>
            <w:jc w:val="both"/>
          </w:pPr>
        </w:pPrChange>
      </w:pPr>
      <w:ins w:id="739" w:author="Maria Solana Gonzalez" w:date="2017-05-28T18:01:00Z">
        <w:r w:rsidRPr="0013191C">
          <w:rPr>
            <w:rFonts w:ascii="Book Antiqua" w:hAnsi="Book Antiqua"/>
            <w:rPrChange w:id="740"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741" w:author="Maria Solana Gonzalez" w:date="2017-05-28T18:01:00Z"/>
          <w:rFonts w:ascii="Book Antiqua" w:hAnsi="Book Antiqua"/>
          <w:rPrChange w:id="742" w:author="Maria Solana Gonzalez" w:date="2017-05-28T18:02:00Z">
            <w:rPr>
              <w:ins w:id="743" w:author="Maria Solana Gonzalez" w:date="2017-05-28T18:01:00Z"/>
            </w:rPr>
          </w:rPrChange>
        </w:rPr>
        <w:pPrChange w:id="744"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745" w:author="Maria Solana Gonzalez" w:date="2017-05-28T18:01:00Z"/>
          <w:rFonts w:ascii="Book Antiqua" w:hAnsi="Book Antiqua"/>
          <w:rPrChange w:id="746" w:author="Maria Solana Gonzalez" w:date="2017-05-28T18:02:00Z">
            <w:rPr>
              <w:ins w:id="747" w:author="Maria Solana Gonzalez" w:date="2017-05-28T18:01:00Z"/>
            </w:rPr>
          </w:rPrChange>
        </w:rPr>
        <w:pPrChange w:id="748" w:author="Maria Solana Gonzalez" w:date="2017-05-28T18:02:00Z">
          <w:pPr>
            <w:pStyle w:val="Prrafodelista"/>
            <w:numPr>
              <w:numId w:val="19"/>
            </w:numPr>
            <w:ind w:left="360" w:hanging="360"/>
            <w:jc w:val="both"/>
          </w:pPr>
        </w:pPrChange>
      </w:pPr>
      <w:ins w:id="749" w:author="Maria Solana Gonzalez" w:date="2017-05-28T18:01:00Z">
        <w:r w:rsidRPr="0013191C">
          <w:rPr>
            <w:rFonts w:ascii="Book Antiqua" w:hAnsi="Book Antiqua"/>
            <w:rPrChange w:id="750"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751" w:author="Maria Solana Gonzalez" w:date="2017-05-28T18:01:00Z"/>
          <w:rFonts w:ascii="Book Antiqua" w:hAnsi="Book Antiqua"/>
          <w:rPrChange w:id="752" w:author="Maria Solana Gonzalez" w:date="2017-05-28T18:02:00Z">
            <w:rPr>
              <w:ins w:id="753" w:author="Maria Solana Gonzalez" w:date="2017-05-28T18:01:00Z"/>
            </w:rPr>
          </w:rPrChange>
        </w:rPr>
        <w:pPrChange w:id="754"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755" w:author="Maria Solana Gonzalez" w:date="2017-05-28T18:01:00Z"/>
          <w:rFonts w:ascii="Book Antiqua" w:hAnsi="Book Antiqua"/>
          <w:rPrChange w:id="756" w:author="Maria Solana Gonzalez" w:date="2017-05-28T18:02:00Z">
            <w:rPr>
              <w:ins w:id="757" w:author="Maria Solana Gonzalez" w:date="2017-05-28T18:01:00Z"/>
            </w:rPr>
          </w:rPrChange>
        </w:rPr>
        <w:pPrChange w:id="758" w:author="Maria Solana Gonzalez" w:date="2017-05-28T18:02:00Z">
          <w:pPr>
            <w:pStyle w:val="Prrafodelista"/>
            <w:numPr>
              <w:numId w:val="19"/>
            </w:numPr>
            <w:ind w:left="360" w:hanging="360"/>
            <w:jc w:val="both"/>
          </w:pPr>
        </w:pPrChange>
      </w:pPr>
      <w:ins w:id="759" w:author="Maria Solana Gonzalez" w:date="2017-05-28T18:01:00Z">
        <w:r w:rsidRPr="0013191C">
          <w:rPr>
            <w:rFonts w:ascii="Book Antiqua" w:hAnsi="Book Antiqua"/>
            <w:rPrChange w:id="760"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761"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762" w:author="Maria Solana Gonzalez" w:date="2017-05-28T18:01:00Z"/>
          <w:rFonts w:ascii="Book Antiqua" w:hAnsi="Book Antiqua"/>
          <w:rPrChange w:id="763" w:author="Maria Solana Gonzalez" w:date="2017-05-28T18:02:00Z">
            <w:rPr>
              <w:ins w:id="764" w:author="Maria Solana Gonzalez" w:date="2017-05-28T18:01:00Z"/>
            </w:rPr>
          </w:rPrChange>
        </w:rPr>
        <w:pPrChange w:id="765"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766" w:author="Maria Solana Gonzalez" w:date="2017-05-28T18:01:00Z"/>
          <w:rFonts w:ascii="Book Antiqua" w:hAnsi="Book Antiqua"/>
          <w:rPrChange w:id="767" w:author="Maria Solana Gonzalez" w:date="2017-05-28T18:02:00Z">
            <w:rPr>
              <w:ins w:id="768" w:author="Maria Solana Gonzalez" w:date="2017-05-28T18:01:00Z"/>
            </w:rPr>
          </w:rPrChange>
        </w:rPr>
        <w:pPrChange w:id="769" w:author="Maria Solana Gonzalez" w:date="2017-05-28T18:02:00Z">
          <w:pPr>
            <w:pStyle w:val="Prrafodelista"/>
            <w:numPr>
              <w:numId w:val="19"/>
            </w:numPr>
            <w:ind w:left="360" w:hanging="360"/>
            <w:jc w:val="both"/>
          </w:pPr>
        </w:pPrChange>
      </w:pPr>
      <w:ins w:id="770" w:author="Maria Solana Gonzalez" w:date="2017-05-28T18:01:00Z">
        <w:r w:rsidRPr="0013191C">
          <w:rPr>
            <w:rFonts w:ascii="Book Antiqua" w:hAnsi="Book Antiqua"/>
            <w:rPrChange w:id="771"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772" w:author="Maria Solana Gonzalez" w:date="2017-05-28T18:01:00Z"/>
          <w:rFonts w:ascii="Book Antiqua" w:hAnsi="Book Antiqua"/>
          <w:rPrChange w:id="773" w:author="Maria Solana Gonzalez" w:date="2017-05-28T18:02:00Z">
            <w:rPr>
              <w:ins w:id="774" w:author="Maria Solana Gonzalez" w:date="2017-05-28T18:01:00Z"/>
            </w:rPr>
          </w:rPrChange>
        </w:rPr>
        <w:pPrChange w:id="775"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776" w:author="Maria Solana Gonzalez" w:date="2017-05-28T18:02:00Z"/>
          <w:rFonts w:ascii="Book Antiqua" w:hAnsi="Book Antiqua"/>
        </w:rPr>
        <w:pPrChange w:id="777" w:author="Maria Solana Gonzalez" w:date="2017-05-28T18:02:00Z">
          <w:pPr>
            <w:pStyle w:val="Prrafodelista"/>
            <w:numPr>
              <w:numId w:val="19"/>
            </w:numPr>
            <w:ind w:left="360" w:hanging="360"/>
          </w:pPr>
        </w:pPrChange>
      </w:pPr>
      <w:ins w:id="778" w:author="Maria Solana Gonzalez" w:date="2017-05-28T18:01:00Z">
        <w:r w:rsidRPr="0013191C">
          <w:rPr>
            <w:rFonts w:ascii="Book Antiqua" w:hAnsi="Book Antiqua"/>
            <w:rPrChange w:id="779"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780" w:author="Maria Solana Gonzalez" w:date="2017-05-28T18:02:00Z">
            <w:rPr/>
          </w:rPrChange>
        </w:rPr>
        <w:pPrChange w:id="781"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782" w:author="Maria Solana Gonzalez" w:date="2017-05-28T17:59:00Z"/>
          <w:rFonts w:ascii="Book Antiqua" w:hAnsi="Book Antiqua" w:cs="Times"/>
        </w:rPr>
      </w:pPr>
      <w:del w:id="783"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del>
    </w:p>
    <w:p w14:paraId="3FBFEE99" w14:textId="2934A563" w:rsidR="00A33B5E" w:rsidRPr="00A33B5E" w:rsidDel="0013191C" w:rsidRDefault="00A33B5E" w:rsidP="00A33B5E">
      <w:pPr>
        <w:widowControl w:val="0"/>
        <w:autoSpaceDE w:val="0"/>
        <w:autoSpaceDN w:val="0"/>
        <w:adjustRightInd w:val="0"/>
        <w:spacing w:after="240" w:line="340" w:lineRule="atLeast"/>
        <w:rPr>
          <w:del w:id="784" w:author="Maria Solana Gonzalez" w:date="2017-05-28T17:59:00Z"/>
          <w:rFonts w:ascii="Book Antiqua" w:hAnsi="Book Antiqua" w:cs="Times"/>
        </w:rPr>
      </w:pPr>
      <w:del w:id="785"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del>
    </w:p>
    <w:p w14:paraId="413127FE" w14:textId="53B54C38" w:rsidR="00A33B5E" w:rsidRPr="00A33B5E" w:rsidDel="0013191C" w:rsidRDefault="00A33B5E" w:rsidP="00A33B5E">
      <w:pPr>
        <w:widowControl w:val="0"/>
        <w:autoSpaceDE w:val="0"/>
        <w:autoSpaceDN w:val="0"/>
        <w:adjustRightInd w:val="0"/>
        <w:spacing w:after="240" w:line="340" w:lineRule="atLeast"/>
        <w:rPr>
          <w:del w:id="786" w:author="Maria Solana Gonzalez" w:date="2017-05-28T17:59:00Z"/>
          <w:rFonts w:ascii="Book Antiqua" w:hAnsi="Book Antiqua" w:cs="Times"/>
        </w:rPr>
      </w:pPr>
      <w:del w:id="787"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del>
    </w:p>
    <w:p w14:paraId="15D80EE5" w14:textId="602C0678" w:rsidR="00A33B5E" w:rsidRPr="00A33B5E" w:rsidDel="0013191C" w:rsidRDefault="00A33B5E" w:rsidP="00A33B5E">
      <w:pPr>
        <w:widowControl w:val="0"/>
        <w:autoSpaceDE w:val="0"/>
        <w:autoSpaceDN w:val="0"/>
        <w:adjustRightInd w:val="0"/>
        <w:spacing w:after="240" w:line="400" w:lineRule="atLeast"/>
        <w:rPr>
          <w:del w:id="788" w:author="Maria Solana Gonzalez" w:date="2017-05-28T17:59:00Z"/>
          <w:rFonts w:ascii="Book Antiqua" w:hAnsi="Book Antiqua" w:cs="Book Antiqua"/>
        </w:rPr>
      </w:pPr>
      <w:del w:id="789"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90" w:name="_Toc477877518"/>
      <w:bookmarkStart w:id="791" w:name="_Toc483414151"/>
      <w:r w:rsidRPr="00A33B5E">
        <w:rPr>
          <w:szCs w:val="24"/>
        </w:rPr>
        <w:t>Técnicas basadas en la Aberración de las lentes</w:t>
      </w:r>
      <w:bookmarkEnd w:id="790"/>
      <w:bookmarkEnd w:id="791"/>
    </w:p>
    <w:p w14:paraId="14E234B9" w14:textId="77777777" w:rsidR="00A33B5E" w:rsidRDefault="00A33B5E" w:rsidP="00A33B5E">
      <w:pPr>
        <w:rPr>
          <w:ins w:id="792" w:author="Maria Solana Gonzalez" w:date="2017-05-28T18:02:00Z"/>
          <w:rFonts w:ascii="Book Antiqua" w:hAnsi="Book Antiqua"/>
        </w:rPr>
      </w:pPr>
    </w:p>
    <w:p w14:paraId="06D1ECB0" w14:textId="77777777" w:rsidR="006E2BD0" w:rsidRDefault="006E2BD0" w:rsidP="006E2BD0">
      <w:pPr>
        <w:jc w:val="both"/>
        <w:rPr>
          <w:ins w:id="793" w:author="Maria Solana Gonzalez" w:date="2017-05-28T18:03:00Z"/>
          <w:rFonts w:ascii="Book Antiqua" w:hAnsi="Book Antiqua"/>
        </w:rPr>
      </w:pPr>
      <w:ins w:id="794"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795" w:author="Maria Solana Gonzalez" w:date="2017-05-28T18:03:00Z"/>
          <w:rFonts w:ascii="Book Antiqua" w:hAnsi="Book Antiqua"/>
        </w:rPr>
      </w:pPr>
    </w:p>
    <w:p w14:paraId="31CCA90C" w14:textId="77777777" w:rsidR="006E2BD0" w:rsidRDefault="006E2BD0" w:rsidP="00141BAC">
      <w:pPr>
        <w:jc w:val="both"/>
        <w:rPr>
          <w:ins w:id="796" w:author="Maria Solana Gonzalez" w:date="2017-05-28T18:03:00Z"/>
          <w:rFonts w:ascii="Book Antiqua" w:hAnsi="Book Antiqua"/>
        </w:rPr>
      </w:pPr>
      <w:ins w:id="797" w:author="Maria Solana Gonzalez" w:date="2017-05-28T18:03:00Z">
        <w:r w:rsidRPr="00186923">
          <w:rPr>
            <w:rFonts w:ascii="Book Antiqua" w:hAnsi="Book Antiqua"/>
            <w:noProof/>
            <w:lang w:val="es-ES_tradnl" w:eastAsia="es-ES_tradnl"/>
            <w:rPrChange w:id="798"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799" w:author="Maria Solana Gonzalez" w:date="2017-05-28T18:03:00Z"/>
          <w:rFonts w:ascii="Book Antiqua" w:hAnsi="Book Antiqua"/>
        </w:rPr>
      </w:pPr>
    </w:p>
    <w:p w14:paraId="654417EA" w14:textId="77777777" w:rsidR="006E2BD0" w:rsidRDefault="006E2BD0">
      <w:pPr>
        <w:jc w:val="both"/>
        <w:rPr>
          <w:ins w:id="800" w:author="Maria Solana Gonzalez" w:date="2017-05-28T18:03:00Z"/>
          <w:rFonts w:ascii="Book Antiqua" w:hAnsi="Book Antiqua"/>
        </w:rPr>
      </w:pPr>
      <w:ins w:id="801"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802" w:author="Maria Solana Gonzalez" w:date="2017-05-28T18:03:00Z"/>
          <w:rFonts w:ascii="Book Antiqua" w:hAnsi="Book Antiqua"/>
        </w:rPr>
      </w:pPr>
    </w:p>
    <w:p w14:paraId="0A29B757" w14:textId="77777777" w:rsidR="006E2BD0" w:rsidRDefault="006E2BD0">
      <w:pPr>
        <w:jc w:val="both"/>
        <w:rPr>
          <w:ins w:id="803" w:author="Maria Solana Gonzalez" w:date="2017-05-28T18:03:00Z"/>
          <w:rFonts w:ascii="Book Antiqua" w:hAnsi="Book Antiqua"/>
        </w:rPr>
      </w:pPr>
      <w:ins w:id="804"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805" w:author="Maria Solana Gonzalez" w:date="2017-05-28T18:03:00Z"/>
          <w:rFonts w:ascii="Book Antiqua" w:hAnsi="Book Antiqua"/>
        </w:rPr>
      </w:pPr>
    </w:p>
    <w:p w14:paraId="0DE955D5" w14:textId="188C5890" w:rsidR="006E2BD0" w:rsidRPr="00A33B5E" w:rsidRDefault="006E2BD0">
      <w:pPr>
        <w:jc w:val="both"/>
        <w:rPr>
          <w:rFonts w:ascii="Book Antiqua" w:hAnsi="Book Antiqua"/>
        </w:rPr>
        <w:pPrChange w:id="806" w:author="Maria Solana Gonzalez" w:date="2017-05-28T18:03:00Z">
          <w:pPr/>
        </w:pPrChange>
      </w:pPr>
      <w:ins w:id="807"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l experimento en el que se usan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808" w:author="Maria Solana Gonzalez" w:date="2017-05-28T17:59:00Z"/>
          <w:rFonts w:ascii="Book Antiqua" w:hAnsi="Book Antiqua" w:cs="Book Antiqua"/>
        </w:rPr>
      </w:pPr>
      <w:del w:id="809"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10" w:name="_Toc477877519"/>
      <w:bookmarkStart w:id="811" w:name="_Toc483414152"/>
      <w:r w:rsidRPr="00A33B5E">
        <w:rPr>
          <w:szCs w:val="24"/>
        </w:rPr>
        <w:t>Técnicas basadas en la Interpolación de la Matriz CFA</w:t>
      </w:r>
      <w:bookmarkEnd w:id="810"/>
      <w:bookmarkEnd w:id="811"/>
    </w:p>
    <w:p w14:paraId="0B6B5B43" w14:textId="77777777" w:rsidR="00A33B5E" w:rsidRDefault="00A33B5E" w:rsidP="00A33B5E">
      <w:pPr>
        <w:rPr>
          <w:ins w:id="812"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813" w:author="Maria Solana Gonzalez" w:date="2017-05-28T18:03:00Z"/>
          <w:rFonts w:ascii="Book Antiqua" w:hAnsi="Book Antiqua" w:cs="Times"/>
        </w:rPr>
        <w:pPrChange w:id="814" w:author="Maria Solana Gonzalez" w:date="2017-05-28T18:04:00Z">
          <w:pPr>
            <w:widowControl w:val="0"/>
            <w:autoSpaceDE w:val="0"/>
            <w:autoSpaceDN w:val="0"/>
            <w:adjustRightInd w:val="0"/>
            <w:spacing w:after="240" w:line="340" w:lineRule="atLeast"/>
          </w:pPr>
        </w:pPrChange>
      </w:pPr>
      <w:ins w:id="815"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816" w:author="Maria Solana Gonzalez" w:date="2017-05-28T18:03:00Z"/>
          <w:rFonts w:ascii="Book Antiqua" w:hAnsi="Book Antiqua" w:cs="Times"/>
          <w:b/>
        </w:rPr>
        <w:pPrChange w:id="817" w:author="Maria Solana Gonzalez" w:date="2017-05-28T18:04:00Z">
          <w:pPr>
            <w:widowControl w:val="0"/>
            <w:autoSpaceDE w:val="0"/>
            <w:autoSpaceDN w:val="0"/>
            <w:adjustRightInd w:val="0"/>
            <w:spacing w:after="240" w:line="340" w:lineRule="atLeast"/>
          </w:pPr>
        </w:pPrChange>
      </w:pPr>
      <w:ins w:id="818"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77777777" w:rsidR="00344E0F" w:rsidRPr="00186923" w:rsidRDefault="00344E0F">
      <w:pPr>
        <w:pStyle w:val="Prrafodelista"/>
        <w:numPr>
          <w:ilvl w:val="0"/>
          <w:numId w:val="36"/>
        </w:numPr>
        <w:jc w:val="both"/>
        <w:rPr>
          <w:ins w:id="819" w:author="Maria Solana Gonzalez" w:date="2017-05-28T18:03:00Z"/>
          <w:rFonts w:ascii="Book Antiqua" w:hAnsi="Book Antiqua" w:cs="Times"/>
          <w:b/>
        </w:rPr>
        <w:pPrChange w:id="820" w:author="Maria Solana Gonzalez" w:date="2017-05-28T18:04:00Z">
          <w:pPr>
            <w:pStyle w:val="Prrafodelista"/>
            <w:numPr>
              <w:numId w:val="36"/>
            </w:numPr>
            <w:ind w:hanging="360"/>
          </w:pPr>
        </w:pPrChange>
      </w:pPr>
      <w:ins w:id="821"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tenía como obejti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822" w:author="Maria Solana Gonzalez" w:date="2017-05-28T18:03:00Z"/>
          <w:rFonts w:ascii="Book Antiqua" w:hAnsi="Book Antiqua" w:cs="Times"/>
          <w:b/>
        </w:rPr>
        <w:pPrChange w:id="823" w:author="Maria Solana Gonzalez" w:date="2017-05-28T18:04:00Z">
          <w:pPr/>
        </w:pPrChange>
      </w:pPr>
    </w:p>
    <w:p w14:paraId="5AD8AAD5" w14:textId="77777777" w:rsidR="00344E0F" w:rsidRPr="00186923" w:rsidRDefault="00344E0F">
      <w:pPr>
        <w:pStyle w:val="Prrafodelista"/>
        <w:numPr>
          <w:ilvl w:val="0"/>
          <w:numId w:val="36"/>
        </w:numPr>
        <w:jc w:val="both"/>
        <w:rPr>
          <w:ins w:id="824" w:author="Maria Solana Gonzalez" w:date="2017-05-28T18:03:00Z"/>
          <w:rFonts w:ascii="Book Antiqua" w:hAnsi="Book Antiqua" w:cs="Times"/>
          <w:b/>
        </w:rPr>
        <w:pPrChange w:id="825" w:author="Maria Solana Gonzalez" w:date="2017-05-28T18:04:00Z">
          <w:pPr>
            <w:pStyle w:val="Prrafodelista"/>
            <w:numPr>
              <w:numId w:val="36"/>
            </w:numPr>
            <w:ind w:hanging="360"/>
          </w:pPr>
        </w:pPrChange>
      </w:pPr>
      <w:ins w:id="826"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827" w:author="Maria Solana Gonzalez" w:date="2017-05-28T18:03:00Z"/>
          <w:rFonts w:ascii="Book Antiqua" w:hAnsi="Book Antiqua" w:cs="Times"/>
          <w:b/>
          <w:u w:val="single"/>
        </w:rPr>
        <w:pPrChange w:id="828"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829" w:author="Maria Solana Gonzalez" w:date="2017-05-28T18:03:00Z"/>
          <w:rFonts w:ascii="Book Antiqua" w:hAnsi="Book Antiqua" w:cs="Times"/>
          <w:b/>
        </w:rPr>
      </w:pPr>
      <w:ins w:id="830"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831"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832" w:author="Maria Solana Gonzalez" w:date="2017-05-28T18:03:00Z"/>
          <w:rFonts w:ascii="Book Antiqua" w:hAnsi="Book Antiqua" w:cs="Times"/>
          <w:b/>
        </w:rPr>
      </w:pPr>
      <w:ins w:id="833"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834" w:author="Maria Solana Gonzalez" w:date="2017-05-28T18:03:00Z"/>
          <w:rFonts w:ascii="Book Antiqua" w:hAnsi="Book Antiqua" w:cs="Times"/>
          <w:b/>
          <w:u w:val="single"/>
        </w:rPr>
      </w:pPr>
    </w:p>
    <w:p w14:paraId="668A80FD" w14:textId="43C2BA2C" w:rsidR="00344E0F" w:rsidRPr="00A33B5E" w:rsidRDefault="00344E0F">
      <w:pPr>
        <w:jc w:val="both"/>
        <w:rPr>
          <w:rFonts w:ascii="Book Antiqua" w:hAnsi="Book Antiqua"/>
        </w:rPr>
        <w:pPrChange w:id="835" w:author="Maria Solana Gonzalez" w:date="2017-05-28T18:04:00Z">
          <w:pPr/>
        </w:pPrChange>
      </w:pPr>
      <w:ins w:id="836" w:author="Maria Solana Gonzalez" w:date="2017-05-28T18:03:00Z">
        <w:r>
          <w:rPr>
            <w:rFonts w:ascii="Book Antiqua" w:hAnsi="Book Antiqua" w:cs="Times"/>
            <w:b/>
            <w:u w:val="single"/>
          </w:rPr>
          <w:t xml:space="preserve">Correlación inter-channel: </w:t>
        </w:r>
        <w:r>
          <w:rPr>
            <w:rFonts w:ascii="Book Antiqua" w:hAnsi="Book Antiqua" w:cs="Times"/>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837" w:author="Maria Solana Gonzalez" w:date="2017-05-28T17:59:00Z"/>
          <w:rFonts w:ascii="Book Antiqua" w:hAnsi="Book Antiqua" w:cs="Times"/>
        </w:rPr>
      </w:pPr>
      <w:del w:id="83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839" w:author="Maria Solana Gonzalez" w:date="2017-05-28T17:59:00Z"/>
          <w:rFonts w:ascii="Book Antiqua" w:hAnsi="Book Antiqua" w:cs="Times"/>
        </w:rPr>
      </w:pPr>
      <w:del w:id="84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41" w:author="Maria Solana Gonzalez" w:date="2017-05-28T17:59:00Z"/>
          <w:rFonts w:ascii="Book Antiqua" w:hAnsi="Book Antiqua" w:cs="Times"/>
          <w:sz w:val="24"/>
          <w:szCs w:val="24"/>
        </w:rPr>
      </w:pPr>
      <w:del w:id="84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84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44" w:author="Maria Solana Gonzalez" w:date="2017-05-28T17:59:00Z"/>
          <w:rFonts w:ascii="Book Antiqua" w:hAnsi="Book Antiqua" w:cs="Times"/>
          <w:sz w:val="24"/>
          <w:szCs w:val="24"/>
        </w:rPr>
      </w:pPr>
      <w:del w:id="84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84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847" w:author="Maria Solana Gonzalez" w:date="2017-05-28T17:59:00Z"/>
          <w:rFonts w:ascii="Book Antiqua" w:hAnsi="Book Antiqua"/>
          <w:sz w:val="24"/>
          <w:szCs w:val="24"/>
        </w:rPr>
      </w:pPr>
      <w:del w:id="84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84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85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85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52" w:name="_Toc477877520"/>
      <w:bookmarkStart w:id="853" w:name="_Toc483414153"/>
      <w:r w:rsidRPr="00A33B5E">
        <w:rPr>
          <w:szCs w:val="24"/>
        </w:rPr>
        <w:t>Técnicas basadas en las Características de las Imágenes</w:t>
      </w:r>
      <w:bookmarkEnd w:id="852"/>
      <w:bookmarkEnd w:id="853"/>
    </w:p>
    <w:p w14:paraId="291AF926" w14:textId="77777777" w:rsidR="00A33B5E" w:rsidRDefault="00A33B5E" w:rsidP="00A33B5E">
      <w:pPr>
        <w:rPr>
          <w:ins w:id="854" w:author="Maria Solana Gonzalez" w:date="2017-05-28T18:05:00Z"/>
          <w:rFonts w:ascii="Book Antiqua" w:hAnsi="Book Antiqua" w:cs="Times"/>
        </w:rPr>
      </w:pPr>
    </w:p>
    <w:p w14:paraId="471F1276" w14:textId="77777777" w:rsidR="002A4AA9" w:rsidRPr="00A33B5E" w:rsidRDefault="002A4AA9">
      <w:pPr>
        <w:jc w:val="both"/>
        <w:rPr>
          <w:ins w:id="855" w:author="Maria Solana Gonzalez" w:date="2017-05-28T18:05:00Z"/>
          <w:rFonts w:ascii="Book Antiqua" w:hAnsi="Book Antiqua" w:cs="Times"/>
        </w:rPr>
        <w:pPrChange w:id="856" w:author="Maria Solana Gonzalez" w:date="2017-05-28T18:05:00Z">
          <w:pPr>
            <w:pStyle w:val="Prrafodelista"/>
            <w:ind w:firstLine="0"/>
            <w:jc w:val="both"/>
          </w:pPr>
        </w:pPrChange>
      </w:pPr>
      <w:ins w:id="85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858" w:author="Maria Solana Gonzalez" w:date="2017-05-28T18:05:00Z"/>
          <w:rFonts w:ascii="Book Antiqua" w:hAnsi="Book Antiqua" w:cs="Times"/>
        </w:rPr>
        <w:pPrChange w:id="859" w:author="Maria Solana Gonzalez" w:date="2017-05-28T18:05:00Z">
          <w:pPr/>
        </w:pPrChange>
      </w:pPr>
    </w:p>
    <w:p w14:paraId="33BF742F" w14:textId="77777777" w:rsidR="002A4AA9" w:rsidRPr="002A4AA9" w:rsidRDefault="002A4AA9">
      <w:pPr>
        <w:jc w:val="both"/>
        <w:rPr>
          <w:ins w:id="860" w:author="Maria Solana Gonzalez" w:date="2017-05-28T18:05:00Z"/>
          <w:rFonts w:ascii="Book Antiqua" w:hAnsi="Book Antiqua" w:cs="Times"/>
          <w:rPrChange w:id="861" w:author="Maria Solana Gonzalez" w:date="2017-05-28T18:05:00Z">
            <w:rPr>
              <w:ins w:id="862" w:author="Maria Solana Gonzalez" w:date="2017-05-28T18:05:00Z"/>
              <w:rFonts w:ascii="Book Antiqua" w:hAnsi="Book Antiqua"/>
            </w:rPr>
          </w:rPrChange>
        </w:rPr>
        <w:pPrChange w:id="863" w:author="Maria Solana Gonzalez" w:date="2017-05-28T18:05:00Z">
          <w:pPr>
            <w:pStyle w:val="Prrafodelista"/>
            <w:ind w:firstLine="0"/>
            <w:jc w:val="both"/>
          </w:pPr>
        </w:pPrChange>
      </w:pPr>
      <w:ins w:id="864"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2A4AA9">
          <w:rPr>
            <w:rFonts w:ascii="Book Antiqua" w:hAnsi="Book Antiqua" w:cs="Times"/>
            <w:rPrChange w:id="865" w:author="Maria Solana Gonzalez" w:date="2017-05-28T18:05:00Z">
              <w:rPr>
                <w:rFonts w:ascii="Book Antiqua" w:hAnsi="Book Antiqua" w:cs="Times"/>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866" w:author="Maria Solana Gonzalez" w:date="2017-05-28T18:05:00Z">
              <w:rPr>
                <w:rFonts w:ascii="Book Antiqua" w:hAnsi="Book Antiqua" w:cs="Times"/>
              </w:rPr>
            </w:rPrChange>
          </w:rPr>
          <w:fldChar w:fldCharType="separate"/>
        </w:r>
        <w:r w:rsidRPr="002A4AA9">
          <w:rPr>
            <w:rFonts w:ascii="Book Antiqua" w:hAnsi="Book Antiqua" w:cs="Times"/>
            <w:rPrChange w:id="867" w:author="Maria Solana Gonzalez" w:date="2017-05-28T18:05:00Z">
              <w:rPr>
                <w:rFonts w:ascii="Book Antiqua" w:hAnsi="Book Antiqua" w:cs="Times"/>
              </w:rPr>
            </w:rPrChange>
          </w:rPr>
          <w:t>[3]</w:t>
        </w:r>
        <w:r w:rsidRPr="002A4AA9">
          <w:rPr>
            <w:rFonts w:ascii="Book Antiqua" w:hAnsi="Book Antiqua" w:cs="Times"/>
            <w:rPrChange w:id="868" w:author="Maria Solana Gonzalez" w:date="2017-05-28T18:05:00Z">
              <w:rPr>
                <w:rFonts w:ascii="Book Antiqua" w:hAnsi="Book Antiqua" w:cs="Times"/>
              </w:rPr>
            </w:rPrChange>
          </w:rPr>
          <w:fldChar w:fldCharType="end"/>
        </w:r>
        <w:r w:rsidRPr="002A4AA9">
          <w:rPr>
            <w:rFonts w:ascii="Book Antiqua" w:hAnsi="Book Antiqua" w:cs="Times"/>
            <w:rPrChange w:id="869" w:author="Maria Solana Gonzalez" w:date="2017-05-28T18:05:00Z">
              <w:rPr>
                <w:rFonts w:ascii="Book Antiqua" w:hAnsi="Book Antiqua" w:cs="Times"/>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pPr>
        <w:jc w:val="both"/>
        <w:rPr>
          <w:ins w:id="870" w:author="Maria Solana Gonzalez" w:date="2017-05-28T18:05:00Z"/>
          <w:rFonts w:ascii="Book Antiqua" w:hAnsi="Book Antiqua" w:cs="Times"/>
          <w:rPrChange w:id="871" w:author="Maria Solana Gonzalez" w:date="2017-05-28T18:05:00Z">
            <w:rPr>
              <w:ins w:id="872" w:author="Maria Solana Gonzalez" w:date="2017-05-28T18:05:00Z"/>
              <w:rFonts w:ascii="Book Antiqua" w:hAnsi="Book Antiqua"/>
            </w:rPr>
          </w:rPrChange>
        </w:rPr>
        <w:pPrChange w:id="873" w:author="Maria Solana Gonzalez" w:date="2017-05-28T18:05:00Z">
          <w:pPr/>
        </w:pPrChange>
      </w:pPr>
    </w:p>
    <w:p w14:paraId="6B0F8C7D" w14:textId="77777777" w:rsidR="002A4AA9" w:rsidRDefault="002A4AA9">
      <w:pPr>
        <w:jc w:val="both"/>
        <w:rPr>
          <w:ins w:id="874" w:author="Maria Solana Gonzalez" w:date="2017-05-28T18:05:00Z"/>
          <w:rFonts w:ascii="Book Antiqua" w:hAnsi="Book Antiqua" w:cs="Times"/>
        </w:rPr>
        <w:pPrChange w:id="875" w:author="Maria Solana Gonzalez" w:date="2017-05-28T18:05:00Z">
          <w:pPr>
            <w:pStyle w:val="Prrafodelista"/>
            <w:ind w:firstLine="0"/>
            <w:jc w:val="both"/>
          </w:pPr>
        </w:pPrChange>
      </w:pPr>
      <w:ins w:id="876" w:author="Maria Solana Gonzalez" w:date="2017-05-28T18:05:00Z">
        <w:r w:rsidRPr="002A4AA9">
          <w:rPr>
            <w:rFonts w:ascii="Book Antiqua" w:hAnsi="Book Antiqua" w:cs="Times"/>
            <w:rPrChange w:id="877" w:author="Maria Solana Gonzalez" w:date="2017-05-28T18:05:00Z">
              <w:rPr>
                <w:rFonts w:ascii="Book Antiqua" w:hAnsi="Book Antiqua" w:cs="Times"/>
              </w:rPr>
            </w:rPrChange>
          </w:rPr>
          <w:t xml:space="preserve">En </w:t>
        </w:r>
        <w:r w:rsidRPr="002A4AA9">
          <w:rPr>
            <w:rFonts w:ascii="Book Antiqua" w:hAnsi="Book Antiqua" w:cs="Times"/>
            <w:rPrChange w:id="878" w:author="Maria Solana Gonzalez" w:date="2017-05-28T18:05:00Z">
              <w:rPr>
                <w:rFonts w:ascii="Book Antiqua" w:hAnsi="Book Antiqua" w:cs="Times"/>
              </w:rPr>
            </w:rPrChange>
          </w:rPr>
          <w:fldChar w:fldCharType="begin"/>
        </w:r>
        <w:r w:rsidRPr="002A4AA9">
          <w:rPr>
            <w:rFonts w:ascii="Book Antiqua" w:hAnsi="Book Antiqua" w:cs="Times"/>
            <w:rPrChange w:id="879" w:author="Maria Solana Gonzalez" w:date="2017-05-28T18:05:00Z">
              <w:rPr>
                <w:rFonts w:ascii="Book Antiqua" w:hAnsi="Book Antiqua" w:cs="Times"/>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880" w:author="Maria Solana Gonzalez" w:date="2017-05-28T18:05:00Z">
              <w:rPr>
                <w:rFonts w:ascii="Book Antiqua" w:hAnsi="Book Antiqua" w:cs="Times"/>
              </w:rPr>
            </w:rPrChange>
          </w:rPr>
          <w:fldChar w:fldCharType="separate"/>
        </w:r>
        <w:r w:rsidRPr="002A4AA9">
          <w:rPr>
            <w:rFonts w:ascii="Book Antiqua" w:hAnsi="Book Antiqua" w:cs="Times"/>
            <w:rPrChange w:id="881" w:author="Maria Solana Gonzalez" w:date="2017-05-28T18:05:00Z">
              <w:rPr>
                <w:rFonts w:ascii="Book Antiqua" w:hAnsi="Book Antiqua" w:cs="Times"/>
              </w:rPr>
            </w:rPrChange>
          </w:rPr>
          <w:t>[4]</w:t>
        </w:r>
        <w:r w:rsidRPr="002A4AA9">
          <w:rPr>
            <w:rFonts w:ascii="Book Antiqua" w:hAnsi="Book Antiqua" w:cs="Times"/>
            <w:rPrChange w:id="882" w:author="Maria Solana Gonzalez" w:date="2017-05-28T18:05:00Z">
              <w:rPr>
                <w:rFonts w:ascii="Book Antiqua" w:hAnsi="Book Antiqua" w:cs="Times"/>
              </w:rPr>
            </w:rPrChange>
          </w:rPr>
          <w:fldChar w:fldCharType="end"/>
        </w:r>
        <w:r w:rsidRPr="002A4AA9">
          <w:rPr>
            <w:rFonts w:ascii="Book Antiqua" w:hAnsi="Book Antiqua" w:cs="Times"/>
            <w:rPrChange w:id="883" w:author="Maria Solana Gonzalez" w:date="2017-05-28T18:05:00Z">
              <w:rPr>
                <w:rFonts w:ascii="Book Antiqua" w:hAnsi="Book Antiqua" w:cs="Times"/>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ins>
    </w:p>
    <w:p w14:paraId="4E8D8421" w14:textId="77777777" w:rsidR="002A4AA9" w:rsidRDefault="002A4AA9">
      <w:pPr>
        <w:jc w:val="both"/>
        <w:rPr>
          <w:ins w:id="884" w:author="Maria Solana Gonzalez" w:date="2017-05-28T18:05:00Z"/>
          <w:rFonts w:ascii="Book Antiqua" w:hAnsi="Book Antiqua" w:cs="Times"/>
        </w:rPr>
        <w:pPrChange w:id="885" w:author="Maria Solana Gonzalez" w:date="2017-05-28T18:05:00Z">
          <w:pPr>
            <w:pStyle w:val="Prrafodelista"/>
            <w:ind w:firstLine="0"/>
            <w:jc w:val="both"/>
          </w:pPr>
        </w:pPrChange>
      </w:pPr>
    </w:p>
    <w:p w14:paraId="2612D569" w14:textId="77777777" w:rsidR="002A4AA9" w:rsidRDefault="002A4AA9">
      <w:pPr>
        <w:jc w:val="both"/>
        <w:rPr>
          <w:ins w:id="886" w:author="Maria Solana Gonzalez" w:date="2017-05-28T18:05:00Z"/>
          <w:rFonts w:ascii="Book Antiqua" w:hAnsi="Book Antiqua" w:cs="Times"/>
        </w:rPr>
        <w:pPrChange w:id="887" w:author="Maria Solana Gonzalez" w:date="2017-05-28T18:05:00Z">
          <w:pPr>
            <w:pStyle w:val="Prrafodelista"/>
            <w:ind w:firstLine="0"/>
            <w:jc w:val="both"/>
          </w:pPr>
        </w:pPrChange>
      </w:pPr>
      <w:ins w:id="888"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889" w:author="Maria Solana Gonzalez" w:date="2017-05-28T18:05:00Z"/>
          <w:rFonts w:ascii="Book Antiqua" w:hAnsi="Book Antiqua" w:cs="Times"/>
        </w:rPr>
        <w:pPrChange w:id="890" w:author="Maria Solana Gonzalez" w:date="2017-05-28T18:05:00Z">
          <w:pPr>
            <w:pStyle w:val="Prrafodelista"/>
            <w:ind w:firstLine="0"/>
            <w:jc w:val="both"/>
          </w:pPr>
        </w:pPrChange>
      </w:pPr>
    </w:p>
    <w:p w14:paraId="648FCED6" w14:textId="77777777" w:rsidR="002A4AA9" w:rsidRDefault="002A4AA9">
      <w:pPr>
        <w:jc w:val="both"/>
        <w:rPr>
          <w:ins w:id="891" w:author="Maria Solana Gonzalez" w:date="2017-05-28T18:05:00Z"/>
          <w:rFonts w:ascii="Book Antiqua" w:hAnsi="Book Antiqua" w:cs="Times"/>
        </w:rPr>
        <w:pPrChange w:id="892" w:author="Maria Solana Gonzalez" w:date="2017-05-28T18:05:00Z">
          <w:pPr>
            <w:pStyle w:val="Prrafodelista"/>
            <w:ind w:firstLine="0"/>
            <w:jc w:val="both"/>
          </w:pPr>
        </w:pPrChange>
      </w:pPr>
      <w:ins w:id="893"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894" w:author="Maria Solana Gonzalez" w:date="2017-05-28T18:05:00Z"/>
          <w:rFonts w:ascii="Book Antiqua" w:hAnsi="Book Antiqua" w:cs="Times"/>
        </w:rPr>
        <w:pPrChange w:id="895" w:author="Maria Solana Gonzalez" w:date="2017-05-28T18:05:00Z">
          <w:pPr>
            <w:pStyle w:val="Prrafodelista"/>
            <w:ind w:firstLine="0"/>
            <w:jc w:val="both"/>
          </w:pPr>
        </w:pPrChange>
      </w:pPr>
    </w:p>
    <w:p w14:paraId="7A43810B" w14:textId="77777777" w:rsidR="002A4AA9" w:rsidRDefault="002A4AA9">
      <w:pPr>
        <w:jc w:val="both"/>
        <w:rPr>
          <w:ins w:id="896" w:author="Maria Solana Gonzalez" w:date="2017-05-28T18:05:00Z"/>
          <w:rFonts w:ascii="Book Antiqua" w:hAnsi="Book Antiqua" w:cs="Times"/>
        </w:rPr>
        <w:pPrChange w:id="897" w:author="Maria Solana Gonzalez" w:date="2017-05-28T18:05:00Z">
          <w:pPr>
            <w:pStyle w:val="Prrafodelista"/>
            <w:ind w:firstLine="0"/>
            <w:jc w:val="both"/>
          </w:pPr>
        </w:pPrChange>
      </w:pPr>
      <w:ins w:id="898"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899" w:author="Maria Solana Gonzalez" w:date="2017-05-28T18:05:00Z"/>
          <w:rFonts w:ascii="Book Antiqua" w:hAnsi="Book Antiqua" w:cs="Times"/>
        </w:rPr>
        <w:pPrChange w:id="900" w:author="Maria Solana Gonzalez" w:date="2017-05-28T18:05:00Z">
          <w:pPr>
            <w:pStyle w:val="Prrafodelista"/>
            <w:ind w:firstLine="0"/>
            <w:jc w:val="both"/>
          </w:pPr>
        </w:pPrChange>
      </w:pPr>
    </w:p>
    <w:p w14:paraId="30031061" w14:textId="77777777" w:rsidR="002A4AA9" w:rsidRDefault="002A4AA9">
      <w:pPr>
        <w:jc w:val="both"/>
        <w:rPr>
          <w:ins w:id="901" w:author="Maria Solana Gonzalez" w:date="2017-05-28T18:05:00Z"/>
          <w:rFonts w:ascii="Book Antiqua" w:hAnsi="Book Antiqua" w:cs="Times"/>
        </w:rPr>
        <w:pPrChange w:id="902" w:author="Maria Solana Gonzalez" w:date="2017-05-28T18:05:00Z">
          <w:pPr>
            <w:pStyle w:val="Prrafodelista"/>
            <w:ind w:firstLine="0"/>
            <w:jc w:val="both"/>
          </w:pPr>
        </w:pPrChange>
      </w:pPr>
      <w:ins w:id="903"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904" w:author="Maria Solana Gonzalez" w:date="2017-05-28T18:05:00Z"/>
          <w:rFonts w:ascii="Book Antiqua" w:hAnsi="Book Antiqua" w:cs="Times"/>
        </w:rPr>
        <w:pPrChange w:id="905" w:author="Maria Solana Gonzalez" w:date="2017-05-28T18:05:00Z">
          <w:pPr>
            <w:pStyle w:val="Prrafodelista"/>
            <w:ind w:firstLine="0"/>
            <w:jc w:val="both"/>
          </w:pPr>
        </w:pPrChange>
      </w:pPr>
    </w:p>
    <w:p w14:paraId="6879889E" w14:textId="77777777" w:rsidR="002A4AA9" w:rsidRDefault="002A4AA9">
      <w:pPr>
        <w:jc w:val="both"/>
        <w:rPr>
          <w:ins w:id="906" w:author="Maria Solana Gonzalez" w:date="2017-05-28T18:05:00Z"/>
          <w:rFonts w:ascii="Book Antiqua" w:hAnsi="Book Antiqua" w:cs="Times"/>
        </w:rPr>
        <w:pPrChange w:id="907" w:author="Maria Solana Gonzalez" w:date="2017-05-28T18:05:00Z">
          <w:pPr>
            <w:pStyle w:val="Prrafodelista"/>
            <w:ind w:firstLine="0"/>
            <w:jc w:val="both"/>
          </w:pPr>
        </w:pPrChange>
      </w:pPr>
      <w:ins w:id="908"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909" w:author="Maria Solana Gonzalez" w:date="2017-05-28T18:05:00Z"/>
          <w:rFonts w:ascii="Book Antiqua" w:hAnsi="Book Antiqua" w:cs="Times"/>
        </w:rPr>
        <w:pPrChange w:id="910" w:author="Maria Solana Gonzalez" w:date="2017-05-28T18:05:00Z">
          <w:pPr>
            <w:pStyle w:val="Prrafodelista"/>
            <w:ind w:firstLine="0"/>
            <w:jc w:val="both"/>
          </w:pPr>
        </w:pPrChange>
      </w:pPr>
    </w:p>
    <w:p w14:paraId="21157C4D" w14:textId="77777777" w:rsidR="002A4AA9" w:rsidRPr="00B13132" w:rsidRDefault="002A4AA9">
      <w:pPr>
        <w:jc w:val="both"/>
        <w:rPr>
          <w:ins w:id="911" w:author="Maria Solana Gonzalez" w:date="2017-05-28T18:05:00Z"/>
          <w:rFonts w:ascii="Book Antiqua" w:hAnsi="Book Antiqua" w:cs="Times"/>
        </w:rPr>
        <w:pPrChange w:id="912" w:author="Maria Solana Gonzalez" w:date="2017-05-28T18:05:00Z">
          <w:pPr>
            <w:pStyle w:val="Prrafodelista"/>
            <w:ind w:firstLine="0"/>
            <w:jc w:val="both"/>
          </w:pPr>
        </w:pPrChange>
      </w:pPr>
      <w:ins w:id="913"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914" w:author="Maria Solana Gonzalez" w:date="2017-05-28T18:00:00Z"/>
          <w:rFonts w:ascii="Book Antiqua" w:hAnsi="Book Antiqua"/>
        </w:rPr>
      </w:pPr>
      <w:del w:id="915"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916" w:author="Maria Solana Gonzalez" w:date="2017-05-28T18:00:00Z"/>
          <w:rFonts w:ascii="Book Antiqua" w:hAnsi="Book Antiqua"/>
        </w:rPr>
      </w:pPr>
    </w:p>
    <w:p w14:paraId="64535BF0" w14:textId="01EDEF7D" w:rsidR="00A33B5E" w:rsidRPr="00A33B5E" w:rsidDel="0013191C" w:rsidRDefault="00A33B5E" w:rsidP="00A33B5E">
      <w:pPr>
        <w:rPr>
          <w:del w:id="917" w:author="Maria Solana Gonzalez" w:date="2017-05-28T18:00:00Z"/>
          <w:rFonts w:ascii="Book Antiqua" w:hAnsi="Book Antiqua"/>
        </w:rPr>
      </w:pPr>
      <w:del w:id="918"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919" w:author="Maria Solana Gonzalez" w:date="2017-05-28T18:00:00Z"/>
          <w:rFonts w:ascii="Book Antiqua" w:hAnsi="Book Antiqua"/>
        </w:rPr>
      </w:pPr>
    </w:p>
    <w:p w14:paraId="7228DEEA" w14:textId="21AB49D1" w:rsidR="00A33B5E" w:rsidRPr="00A33B5E" w:rsidDel="0013191C" w:rsidRDefault="00A33B5E" w:rsidP="00A33B5E">
      <w:pPr>
        <w:rPr>
          <w:del w:id="920" w:author="Maria Solana Gonzalez" w:date="2017-05-28T18:00:00Z"/>
          <w:rFonts w:ascii="Book Antiqua" w:hAnsi="Book Antiqua"/>
        </w:rPr>
      </w:pPr>
      <w:del w:id="921"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22" w:name="_Toc477877521"/>
      <w:bookmarkStart w:id="923" w:name="_Toc483414154"/>
      <w:r w:rsidRPr="00A33B5E">
        <w:rPr>
          <w:szCs w:val="24"/>
        </w:rPr>
        <w:t>Técnicas basadas en el Uso de las Imperfecciones del Sensor</w:t>
      </w:r>
      <w:bookmarkEnd w:id="922"/>
      <w:bookmarkEnd w:id="923"/>
    </w:p>
    <w:p w14:paraId="79B67C94" w14:textId="77777777" w:rsidR="00A33B5E" w:rsidRDefault="00A33B5E" w:rsidP="00A33B5E">
      <w:pPr>
        <w:rPr>
          <w:ins w:id="924" w:author="Maria Solana Gonzalez" w:date="2017-05-28T18:06:00Z"/>
          <w:rFonts w:ascii="Book Antiqua" w:hAnsi="Book Antiqua"/>
        </w:rPr>
      </w:pPr>
    </w:p>
    <w:p w14:paraId="5706EDCE" w14:textId="77777777" w:rsidR="00141BAC" w:rsidRDefault="00141BAC">
      <w:pPr>
        <w:jc w:val="both"/>
        <w:rPr>
          <w:ins w:id="925" w:author="Maria Solana Gonzalez" w:date="2017-05-28T18:07:00Z"/>
          <w:rFonts w:ascii="Book Antiqua" w:hAnsi="Book Antiqua" w:cs="Times"/>
        </w:rPr>
        <w:pPrChange w:id="926" w:author="Maria Solana Gonzalez" w:date="2017-05-28T18:06:00Z">
          <w:pPr>
            <w:pStyle w:val="Prrafodelista"/>
            <w:ind w:firstLine="0"/>
            <w:jc w:val="both"/>
          </w:pPr>
        </w:pPrChange>
      </w:pPr>
      <w:ins w:id="927"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928" w:author="Maria Solana Gonzalez" w:date="2017-05-28T18:06:00Z"/>
          <w:rFonts w:ascii="Book Antiqua" w:hAnsi="Book Antiqua" w:cs="Times"/>
        </w:rPr>
        <w:pPrChange w:id="929" w:author="Maria Solana Gonzalez" w:date="2017-05-28T18:06:00Z">
          <w:pPr>
            <w:pStyle w:val="Prrafodelista"/>
            <w:ind w:firstLine="0"/>
            <w:jc w:val="both"/>
          </w:pPr>
        </w:pPrChange>
      </w:pPr>
      <w:ins w:id="930" w:author="Maria Solana Gonzalez" w:date="2017-05-28T18:06:00Z">
        <w:r w:rsidRPr="00141BAC">
          <w:rPr>
            <w:rFonts w:ascii="Book Antiqua" w:hAnsi="Book Antiqua" w:cs="Times"/>
          </w:rPr>
          <w:t xml:space="preserve"> </w:t>
        </w:r>
      </w:ins>
    </w:p>
    <w:p w14:paraId="2504A5E8" w14:textId="0A1755B7" w:rsidR="00141BAC" w:rsidRPr="00141BAC" w:rsidRDefault="00141BAC">
      <w:pPr>
        <w:pStyle w:val="Prrafodelista"/>
        <w:numPr>
          <w:ilvl w:val="0"/>
          <w:numId w:val="38"/>
        </w:numPr>
        <w:jc w:val="both"/>
        <w:rPr>
          <w:ins w:id="931" w:author="Maria Solana Gonzalez" w:date="2017-05-28T18:06:00Z"/>
          <w:rFonts w:ascii="Book Antiqua" w:hAnsi="Book Antiqua" w:cs="Times"/>
          <w:rPrChange w:id="932" w:author="Maria Solana Gonzalez" w:date="2017-05-28T18:07:00Z">
            <w:rPr>
              <w:ins w:id="933" w:author="Maria Solana Gonzalez" w:date="2017-05-28T18:06:00Z"/>
            </w:rPr>
          </w:rPrChange>
        </w:rPr>
        <w:pPrChange w:id="934" w:author="Maria Solana Gonzalez" w:date="2017-05-28T18:07:00Z">
          <w:pPr>
            <w:pStyle w:val="Prrafodelista"/>
            <w:numPr>
              <w:numId w:val="37"/>
            </w:numPr>
            <w:ind w:left="1080" w:hanging="360"/>
            <w:jc w:val="both"/>
          </w:pPr>
        </w:pPrChange>
      </w:pPr>
      <w:ins w:id="935" w:author="Maria Solana Gonzalez" w:date="2017-05-28T18:06:00Z">
        <w:r w:rsidRPr="00141BAC">
          <w:rPr>
            <w:rFonts w:ascii="Book Antiqua" w:hAnsi="Book Antiqua" w:cs="Times"/>
            <w:rPrChange w:id="936" w:author="Maria Solana Gonzalez" w:date="2017-05-28T18:07: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937" w:author="Maria Solana Gonzalez" w:date="2017-05-28T18:06:00Z"/>
          <w:rFonts w:ascii="Book Antiqua" w:hAnsi="Book Antiqua" w:cs="Times"/>
        </w:rPr>
        <w:pPrChange w:id="938" w:author="Maria Solana Gonzalez" w:date="2017-05-28T18:06:00Z">
          <w:pPr>
            <w:ind w:left="720"/>
            <w:jc w:val="both"/>
          </w:pPr>
        </w:pPrChange>
      </w:pPr>
    </w:p>
    <w:p w14:paraId="2146639D" w14:textId="62DF4A26" w:rsidR="00141BAC" w:rsidRPr="00141BAC" w:rsidRDefault="00141BAC">
      <w:pPr>
        <w:pStyle w:val="Prrafodelista"/>
        <w:numPr>
          <w:ilvl w:val="0"/>
          <w:numId w:val="38"/>
        </w:numPr>
        <w:jc w:val="both"/>
        <w:rPr>
          <w:ins w:id="939" w:author="Maria Solana Gonzalez" w:date="2017-05-28T18:06:00Z"/>
          <w:rFonts w:ascii="Book Antiqua" w:hAnsi="Book Antiqua" w:cs="Times"/>
          <w:rPrChange w:id="940" w:author="Maria Solana Gonzalez" w:date="2017-05-28T18:07:00Z">
            <w:rPr>
              <w:ins w:id="941" w:author="Maria Solana Gonzalez" w:date="2017-05-28T18:06:00Z"/>
            </w:rPr>
          </w:rPrChange>
        </w:rPr>
        <w:pPrChange w:id="942" w:author="Maria Solana Gonzalez" w:date="2017-05-28T18:07:00Z">
          <w:pPr>
            <w:pStyle w:val="Prrafodelista"/>
            <w:numPr>
              <w:numId w:val="37"/>
            </w:numPr>
            <w:ind w:left="1080" w:hanging="360"/>
            <w:jc w:val="both"/>
          </w:pPr>
        </w:pPrChange>
      </w:pPr>
      <w:ins w:id="943" w:author="Maria Solana Gonzalez" w:date="2017-05-28T18:06:00Z">
        <w:r w:rsidRPr="00141BAC">
          <w:rPr>
            <w:rFonts w:ascii="Book Antiqua" w:hAnsi="Book Antiqua" w:cs="Times"/>
            <w:rPrChange w:id="944" w:author="Maria Solana Gonzalez" w:date="2017-05-28T18:07: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945" w:author="Maria Solana Gonzalez" w:date="2017-05-28T18:06:00Z"/>
          <w:rFonts w:ascii="Book Antiqua" w:hAnsi="Book Antiqua" w:cs="Times"/>
        </w:rPr>
      </w:pPr>
    </w:p>
    <w:p w14:paraId="516A84C5" w14:textId="77777777" w:rsidR="00141BAC" w:rsidRDefault="00141BAC">
      <w:pPr>
        <w:jc w:val="both"/>
        <w:rPr>
          <w:ins w:id="946" w:author="Maria Solana Gonzalez" w:date="2017-05-28T18:06:00Z"/>
          <w:rFonts w:ascii="Book Antiqua" w:hAnsi="Book Antiqua" w:cs="Times"/>
        </w:rPr>
        <w:pPrChange w:id="947" w:author="Maria Solana Gonzalez" w:date="2017-05-28T18:06:00Z">
          <w:pPr>
            <w:ind w:left="709" w:firstLine="60"/>
            <w:jc w:val="both"/>
          </w:pPr>
        </w:pPrChange>
      </w:pPr>
      <w:ins w:id="948"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949" w:author="Maria Solana Gonzalez" w:date="2017-05-28T18:06:00Z"/>
          <w:rFonts w:ascii="Book Antiqua" w:hAnsi="Book Antiqua" w:cs="Times"/>
        </w:rPr>
        <w:pPrChange w:id="950" w:author="Maria Solana Gonzalez" w:date="2017-05-28T18:06:00Z">
          <w:pPr>
            <w:ind w:left="709" w:firstLine="60"/>
            <w:jc w:val="both"/>
          </w:pPr>
        </w:pPrChange>
      </w:pPr>
    </w:p>
    <w:p w14:paraId="52FDA86E" w14:textId="77777777" w:rsidR="00141BAC" w:rsidRPr="00154D5D" w:rsidRDefault="00141BAC">
      <w:pPr>
        <w:jc w:val="both"/>
        <w:rPr>
          <w:ins w:id="951" w:author="Maria Solana Gonzalez" w:date="2017-05-28T18:06:00Z"/>
          <w:rFonts w:ascii="Book Antiqua" w:hAnsi="Book Antiqua" w:cs="Times"/>
        </w:rPr>
        <w:pPrChange w:id="952" w:author="Maria Solana Gonzalez" w:date="2017-05-28T18:06:00Z">
          <w:pPr>
            <w:pStyle w:val="Prrafodelista"/>
            <w:ind w:firstLine="0"/>
            <w:jc w:val="both"/>
          </w:pPr>
        </w:pPrChange>
      </w:pPr>
      <w:ins w:id="953"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8336D62" w14:textId="77777777" w:rsidR="00141BAC" w:rsidRDefault="00141BAC">
      <w:pPr>
        <w:jc w:val="both"/>
        <w:rPr>
          <w:ins w:id="954" w:author="Maria Solana Gonzalez" w:date="2017-05-28T18:06:00Z"/>
          <w:rFonts w:ascii="Book Antiqua" w:hAnsi="Book Antiqua" w:cs="Times"/>
        </w:rPr>
        <w:pPrChange w:id="955" w:author="Maria Solana Gonzalez" w:date="2017-05-28T18:06:00Z">
          <w:pPr>
            <w:pStyle w:val="Prrafodelista"/>
            <w:ind w:firstLine="0"/>
            <w:jc w:val="both"/>
          </w:pPr>
        </w:pPrChange>
      </w:pPr>
      <w:ins w:id="956"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957" w:author="Maria Solana Gonzalez" w:date="2017-05-28T18:06:00Z"/>
          <w:rFonts w:ascii="Book Antiqua" w:hAnsi="Book Antiqua" w:cs="Times"/>
        </w:rPr>
        <w:pPrChange w:id="958" w:author="Maria Solana Gonzalez" w:date="2017-05-28T18:06:00Z">
          <w:pPr>
            <w:pStyle w:val="Prrafodelista"/>
            <w:ind w:firstLine="0"/>
            <w:jc w:val="both"/>
          </w:pPr>
        </w:pPrChange>
      </w:pPr>
    </w:p>
    <w:p w14:paraId="28929517" w14:textId="77777777" w:rsidR="00141BAC" w:rsidRDefault="00141BAC">
      <w:pPr>
        <w:jc w:val="both"/>
        <w:rPr>
          <w:ins w:id="959" w:author="Maria Solana Gonzalez" w:date="2017-05-28T18:06:00Z"/>
          <w:rFonts w:ascii="Book Antiqua" w:hAnsi="Book Antiqua" w:cs="Times"/>
        </w:rPr>
        <w:pPrChange w:id="960" w:author="Maria Solana Gonzalez" w:date="2017-05-28T18:06:00Z">
          <w:pPr>
            <w:pStyle w:val="Prrafodelista"/>
            <w:ind w:firstLine="0"/>
            <w:jc w:val="both"/>
          </w:pPr>
        </w:pPrChange>
      </w:pPr>
      <w:ins w:id="961"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IMAGEN </w:t>
        </w:r>
        <w:r w:rsidRPr="00B13132">
          <w:rPr>
            <w:rFonts w:ascii="Book Antiqua" w:hAnsi="Book Antiqua" w:cs="Times"/>
          </w:rPr>
          <w:lastRenderedPageBreak/>
          <w:t>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962" w:author="Maria Solana Gonzalez" w:date="2017-05-28T18:06:00Z"/>
          <w:rFonts w:ascii="Book Antiqua" w:hAnsi="Book Antiqua" w:cs="Times"/>
        </w:rPr>
        <w:pPrChange w:id="963" w:author="Maria Solana Gonzalez" w:date="2017-05-28T18:06:00Z">
          <w:pPr>
            <w:pStyle w:val="Prrafodelista"/>
            <w:ind w:firstLine="0"/>
            <w:jc w:val="both"/>
          </w:pPr>
        </w:pPrChange>
      </w:pPr>
    </w:p>
    <w:p w14:paraId="17D05AD1" w14:textId="77777777" w:rsidR="00141BAC" w:rsidRDefault="00141BAC">
      <w:pPr>
        <w:jc w:val="both"/>
        <w:rPr>
          <w:ins w:id="964" w:author="Maria Solana Gonzalez" w:date="2017-05-28T18:06:00Z"/>
          <w:rFonts w:ascii="Book Antiqua" w:hAnsi="Book Antiqua" w:cs="Times"/>
        </w:rPr>
        <w:pPrChange w:id="965" w:author="Maria Solana Gonzalez" w:date="2017-05-28T18:06:00Z">
          <w:pPr>
            <w:pStyle w:val="Prrafodelista"/>
            <w:ind w:firstLine="0"/>
            <w:jc w:val="both"/>
          </w:pPr>
        </w:pPrChange>
      </w:pPr>
      <w:ins w:id="966"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967" w:author="Maria Solana Gonzalez" w:date="2017-05-28T18:06:00Z"/>
          <w:rFonts w:ascii="Book Antiqua" w:hAnsi="Book Antiqua" w:cs="Times"/>
        </w:rPr>
        <w:pPrChange w:id="968" w:author="Maria Solana Gonzalez" w:date="2017-05-28T18:06:00Z">
          <w:pPr>
            <w:pStyle w:val="Prrafodelista"/>
            <w:ind w:firstLine="0"/>
            <w:jc w:val="both"/>
          </w:pPr>
        </w:pPrChange>
      </w:pPr>
    </w:p>
    <w:p w14:paraId="2D6AE165" w14:textId="77777777" w:rsidR="00141BAC" w:rsidRDefault="00141BAC">
      <w:pPr>
        <w:jc w:val="both"/>
        <w:rPr>
          <w:ins w:id="969" w:author="Maria Solana Gonzalez" w:date="2017-05-28T18:07:00Z"/>
          <w:rFonts w:ascii="Book Antiqua" w:hAnsi="Book Antiqua" w:cs="Times"/>
        </w:rPr>
        <w:pPrChange w:id="970" w:author="Maria Solana Gonzalez" w:date="2017-05-28T18:06:00Z">
          <w:pPr>
            <w:spacing w:after="200" w:line="276" w:lineRule="auto"/>
            <w:ind w:left="709"/>
            <w:jc w:val="both"/>
          </w:pPr>
        </w:pPrChange>
      </w:pPr>
      <w:ins w:id="971" w:author="Maria Solana Gonzalez" w:date="2017-05-28T18:06:00Z">
        <w:r w:rsidRPr="00141BAC">
          <w:rPr>
            <w:rFonts w:ascii="Book Antiqua" w:hAnsi="Book Antiqua" w:cs="Times"/>
            <w:rPrChange w:id="972"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973" w:author="Maria Solana Gonzalez" w:date="2017-05-28T18:06:00Z"/>
          <w:rFonts w:ascii="Book Antiqua" w:hAnsi="Book Antiqua" w:cs="Times"/>
          <w:rPrChange w:id="974" w:author="Maria Solana Gonzalez" w:date="2017-05-28T18:06:00Z">
            <w:rPr>
              <w:ins w:id="975" w:author="Maria Solana Gonzalez" w:date="2017-05-28T18:06:00Z"/>
              <w:rFonts w:ascii="Book Antiqua" w:eastAsiaTheme="minorHAnsi" w:hAnsi="Book Antiqua" w:cs="Times"/>
              <w:lang w:eastAsia="en-US"/>
            </w:rPr>
          </w:rPrChange>
        </w:rPr>
        <w:pPrChange w:id="976" w:author="Maria Solana Gonzalez" w:date="2017-05-28T18:06:00Z">
          <w:pPr>
            <w:spacing w:after="200" w:line="276" w:lineRule="auto"/>
            <w:ind w:left="709"/>
            <w:jc w:val="both"/>
          </w:pPr>
        </w:pPrChange>
      </w:pPr>
    </w:p>
    <w:p w14:paraId="7855A23A" w14:textId="77777777" w:rsidR="00141BAC" w:rsidRDefault="00141BAC">
      <w:pPr>
        <w:jc w:val="both"/>
        <w:rPr>
          <w:ins w:id="977" w:author="Maria Solana Gonzalez" w:date="2017-05-28T18:07:00Z"/>
          <w:rFonts w:ascii="Book Antiqua" w:hAnsi="Book Antiqua" w:cs="Times"/>
        </w:rPr>
        <w:pPrChange w:id="978" w:author="Maria Solana Gonzalez" w:date="2017-05-28T18:06:00Z">
          <w:pPr>
            <w:spacing w:after="200" w:line="276" w:lineRule="auto"/>
            <w:ind w:left="709"/>
            <w:jc w:val="both"/>
          </w:pPr>
        </w:pPrChange>
      </w:pPr>
      <w:ins w:id="979" w:author="Maria Solana Gonzalez" w:date="2017-05-28T18:06:00Z">
        <w:r w:rsidRPr="00141BAC">
          <w:rPr>
            <w:rFonts w:ascii="Book Antiqua" w:hAnsi="Book Antiqua" w:cs="Times"/>
            <w:rPrChange w:id="980" w:author="Maria Solana Gonzalez" w:date="2017-05-28T18:06:00Z">
              <w:rPr>
                <w:rFonts w:ascii="Book Antiqua" w:eastAsiaTheme="minorHAnsi" w:hAnsi="Book Antiqua" w:cs="Times"/>
                <w:lang w:eastAsia="en-US"/>
              </w:rPr>
            </w:rPrChange>
          </w:rPr>
          <w:t xml:space="preserve">En [M23] se comenta que debido a la propiedad determinista del patrón de ruido del sensor que está presente todas las imágenes, se pued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w:t>
        </w:r>
        <w:r w:rsidRPr="00141BAC">
          <w:rPr>
            <w:rFonts w:ascii="Book Antiqua" w:hAnsi="Book Antiqua" w:cs="Times"/>
            <w:rPrChange w:id="981" w:author="Maria Solana Gonzalez" w:date="2017-05-28T18:06:00Z">
              <w:rPr>
                <w:rFonts w:ascii="Book Antiqua" w:eastAsiaTheme="minorHAnsi" w:hAnsi="Book Antiqua" w:cs="Times"/>
                <w:lang w:eastAsia="en-US"/>
              </w:rPr>
            </w:rPrChange>
          </w:rPr>
          <w:lastRenderedPageBreak/>
          <w:t>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982" w:author="Maria Solana Gonzalez" w:date="2017-05-28T18:06:00Z"/>
          <w:rFonts w:ascii="Book Antiqua" w:hAnsi="Book Antiqua" w:cs="Times"/>
          <w:rPrChange w:id="983" w:author="Maria Solana Gonzalez" w:date="2017-05-28T18:06:00Z">
            <w:rPr>
              <w:ins w:id="984" w:author="Maria Solana Gonzalez" w:date="2017-05-28T18:06:00Z"/>
              <w:rFonts w:ascii="Book Antiqua" w:eastAsiaTheme="minorHAnsi" w:hAnsi="Book Antiqua" w:cs="Times"/>
              <w:lang w:eastAsia="en-US"/>
            </w:rPr>
          </w:rPrChange>
        </w:rPr>
        <w:pPrChange w:id="985"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986" w:author="Maria Solana Gonzalez" w:date="2017-05-28T18:06:00Z">
          <w:pPr/>
        </w:pPrChange>
      </w:pPr>
      <w:ins w:id="987" w:author="Maria Solana Gonzalez" w:date="2017-05-28T18:06:00Z">
        <w:r w:rsidRPr="00141BAC">
          <w:rPr>
            <w:rFonts w:ascii="Book Antiqua" w:hAnsi="Book Antiqua" w:cs="Times"/>
            <w:rPrChange w:id="988"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989" w:author="Maria Solana Gonzalez" w:date="2017-05-28T18:00:00Z"/>
          <w:rFonts w:ascii="Book Antiqua" w:hAnsi="Book Antiqua" w:cs="Times"/>
        </w:rPr>
      </w:pPr>
      <w:del w:id="990"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991"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992" w:author="Maria Solana Gonzalez" w:date="2017-05-28T18:00:00Z"/>
          <w:rFonts w:ascii="Book Antiqua" w:hAnsi="Book Antiqua"/>
          <w:sz w:val="24"/>
          <w:szCs w:val="24"/>
        </w:rPr>
      </w:pPr>
      <w:del w:id="993"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994" w:author="Maria Solana Gonzalez" w:date="2017-05-28T18:00:00Z"/>
          <w:rFonts w:ascii="Book Antiqua" w:hAnsi="Book Antiqua"/>
        </w:rPr>
      </w:pPr>
      <w:del w:id="995"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996"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997" w:author="Maria Solana Gonzalez" w:date="2017-05-28T18:00:00Z"/>
          <w:rFonts w:ascii="Book Antiqua" w:eastAsia="Times New Roman" w:hAnsi="Book Antiqua" w:cs="Times New Roman"/>
          <w:sz w:val="24"/>
          <w:szCs w:val="24"/>
        </w:rPr>
      </w:pPr>
      <w:del w:id="998"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999" w:author="Maria Solana Gonzalez" w:date="2017-05-28T18:00:00Z"/>
          <w:rFonts w:ascii="Book Antiqua" w:hAnsi="Book Antiqua"/>
        </w:rPr>
      </w:pPr>
    </w:p>
    <w:p w14:paraId="4E68BA76" w14:textId="66D10492" w:rsidR="00A33B5E" w:rsidRPr="00A33B5E" w:rsidDel="0013191C" w:rsidRDefault="00A33B5E" w:rsidP="00A33B5E">
      <w:pPr>
        <w:jc w:val="both"/>
        <w:rPr>
          <w:del w:id="1000"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001" w:author="Maria Solana Gonzalez" w:date="2017-05-28T18:00:00Z"/>
          <w:rFonts w:ascii="Book Antiqua" w:hAnsi="Book Antiqua" w:cs="Times"/>
          <w:sz w:val="24"/>
        </w:rPr>
      </w:pPr>
      <w:del w:id="1002"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003" w:author="Maria Solana Gonzalez" w:date="2017-05-28T18:00:00Z"/>
          <w:rFonts w:ascii="Book Antiqua" w:hAnsi="Book Antiqua" w:cs="Times"/>
          <w:sz w:val="24"/>
        </w:rPr>
      </w:pPr>
      <w:del w:id="1004"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005" w:author="Pablo Blanco Peris" w:date="2017-05-24T18:55:00Z">
          <w:pPr>
            <w:pStyle w:val="Ttulo1"/>
            <w:numPr>
              <w:numId w:val="19"/>
            </w:numPr>
            <w:ind w:left="284" w:hanging="284"/>
          </w:pPr>
        </w:pPrChange>
      </w:pPr>
      <w:bookmarkStart w:id="1006" w:name="_Toc477877522"/>
      <w:bookmarkStart w:id="1007" w:name="_Toc483414155"/>
      <w:r w:rsidRPr="00F4745A">
        <w:rPr>
          <w:bCs/>
          <w:smallCaps w:val="0"/>
        </w:rPr>
        <w:lastRenderedPageBreak/>
        <w:t>TÉCNICAS DE FALSIFICACIÓN</w:t>
      </w:r>
      <w:bookmarkEnd w:id="1006"/>
      <w:bookmarkEnd w:id="1007"/>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008"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009"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010"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011"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012"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013"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014"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015"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016" w:author="Pablo Blanco Peris" w:date="2017-05-24T19:07:00Z">
            <w:rPr>
              <w:rStyle w:val="nfasis"/>
              <w:rFonts w:ascii="Book Antiqua" w:hAnsi="Book Antiqua"/>
            </w:rPr>
          </w:rPrChange>
        </w:rPr>
      </w:pPr>
      <w:del w:id="1017" w:author="Pablo Blanco Peris" w:date="2017-05-24T18:53:00Z">
        <w:r w:rsidRPr="00DE0197" w:rsidDel="008F6738">
          <w:rPr>
            <w:rStyle w:val="nfasis"/>
            <w:rFonts w:ascii="Book Antiqua" w:hAnsi="Book Antiqua"/>
            <w:sz w:val="20"/>
            <w:rPrChange w:id="1018" w:author="Pablo Blanco Peris" w:date="2017-05-24T19:07:00Z">
              <w:rPr>
                <w:rStyle w:val="nfasis"/>
                <w:rFonts w:ascii="Book Antiqua" w:hAnsi="Book Antiqua"/>
              </w:rPr>
            </w:rPrChange>
          </w:rPr>
          <w:delText xml:space="preserve">Imagen </w:delText>
        </w:r>
      </w:del>
      <w:ins w:id="1019" w:author="Pablo Blanco Peris" w:date="2017-05-24T18:53:00Z">
        <w:r w:rsidR="008F6738" w:rsidRPr="00DE0197">
          <w:rPr>
            <w:rStyle w:val="nfasis"/>
            <w:rFonts w:ascii="Book Antiqua" w:hAnsi="Book Antiqua"/>
            <w:sz w:val="20"/>
            <w:rPrChange w:id="1020" w:author="Pablo Blanco Peris" w:date="2017-05-24T19:07:00Z">
              <w:rPr>
                <w:rStyle w:val="nfasis"/>
                <w:rFonts w:ascii="Book Antiqua" w:hAnsi="Book Antiqua"/>
              </w:rPr>
            </w:rPrChange>
          </w:rPr>
          <w:t>Figura 3</w:t>
        </w:r>
      </w:ins>
      <w:del w:id="1021" w:author="Pablo Blanco Peris" w:date="2017-05-24T18:53:00Z">
        <w:r w:rsidRPr="00DE0197" w:rsidDel="008F6738">
          <w:rPr>
            <w:rStyle w:val="nfasis"/>
            <w:rFonts w:ascii="Book Antiqua" w:hAnsi="Book Antiqua"/>
            <w:sz w:val="20"/>
            <w:rPrChange w:id="1022"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023"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024"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025" w:author="Pablo Blanco Peris" w:date="2017-05-24T19:07:00Z">
        <w:r w:rsidRPr="00F4745A" w:rsidDel="00DE0197">
          <w:rPr>
            <w:rFonts w:ascii="Book Antiqua" w:hAnsi="Book Antiqua"/>
          </w:rPr>
          <w:delText>abajo a la izquierda</w:delText>
        </w:r>
      </w:del>
      <w:ins w:id="1026"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027" w:author="Pablo Blanco Peris" w:date="2017-05-24T19:07:00Z">
        <w:r w:rsidRPr="00F4745A" w:rsidDel="00DE0197">
          <w:rPr>
            <w:rFonts w:ascii="Book Antiqua" w:hAnsi="Book Antiqua"/>
          </w:rPr>
          <w:delText>imagen inferior derecha</w:delText>
        </w:r>
      </w:del>
      <w:ins w:id="1028"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029" w:author="Pablo Blanco Peris" w:date="2017-05-24T17:59:00Z">
          <w:pPr/>
        </w:pPrChange>
      </w:pPr>
    </w:p>
    <w:p w14:paraId="4A1554DA" w14:textId="77777777" w:rsidR="00F4745A" w:rsidRPr="00F4745A" w:rsidRDefault="00F4745A">
      <w:pPr>
        <w:jc w:val="both"/>
        <w:rPr>
          <w:rFonts w:ascii="Book Antiqua" w:hAnsi="Book Antiqua"/>
        </w:rPr>
        <w:pPrChange w:id="1030" w:author="Pablo Blanco Peris" w:date="2017-05-24T17:59:00Z">
          <w:pPr/>
        </w:pPrChange>
      </w:pPr>
    </w:p>
    <w:p w14:paraId="2F64F927" w14:textId="77777777" w:rsidR="00F4745A" w:rsidRPr="00F4745A" w:rsidRDefault="00F4745A">
      <w:pPr>
        <w:jc w:val="both"/>
        <w:rPr>
          <w:rFonts w:ascii="Book Antiqua" w:hAnsi="Book Antiqua"/>
        </w:rPr>
        <w:pPrChange w:id="1031"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032" w:author="Pablo Blanco Peris" w:date="2017-05-24T19:07:00Z">
            <w:rPr>
              <w:rFonts w:ascii="Book Antiqua" w:hAnsi="Book Antiqua"/>
            </w:rPr>
          </w:rPrChange>
        </w:rPr>
      </w:pPr>
      <w:ins w:id="1033" w:author="Pablo Blanco Peris" w:date="2017-05-24T16:49:00Z">
        <w:r w:rsidRPr="00DE0197">
          <w:rPr>
            <w:rFonts w:ascii="Book Antiqua" w:hAnsi="Book Antiqua"/>
            <w:i/>
            <w:sz w:val="21"/>
            <w:rPrChange w:id="1034" w:author="Pablo Blanco Peris" w:date="2017-05-24T19:07:00Z">
              <w:rPr>
                <w:rFonts w:ascii="Book Antiqua" w:hAnsi="Book Antiqua"/>
              </w:rPr>
            </w:rPrChange>
          </w:rPr>
          <w:t>(</w:t>
        </w:r>
      </w:ins>
      <w:r w:rsidR="00484217" w:rsidRPr="00DE0197">
        <w:rPr>
          <w:rFonts w:ascii="Book Antiqua" w:hAnsi="Book Antiqua"/>
          <w:i/>
          <w:sz w:val="21"/>
          <w:rPrChange w:id="1035" w:author="Pablo Blanco Peris" w:date="2017-05-24T19:07:00Z">
            <w:rPr>
              <w:rFonts w:ascii="Book Antiqua" w:hAnsi="Book Antiqua"/>
            </w:rPr>
          </w:rPrChange>
        </w:rPr>
        <w:t>a</w:t>
      </w:r>
      <w:ins w:id="1036" w:author="Pablo Blanco Peris" w:date="2017-05-24T16:49:00Z">
        <w:r w:rsidRPr="00DE0197">
          <w:rPr>
            <w:rFonts w:ascii="Book Antiqua" w:hAnsi="Book Antiqua"/>
            <w:i/>
            <w:sz w:val="21"/>
            <w:rPrChange w:id="1037"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038" w:author="Pablo Blanco Peris" w:date="2017-05-24T19:07:00Z">
            <w:rPr>
              <w:rFonts w:ascii="Book Antiqua" w:hAnsi="Book Antiqua"/>
            </w:rPr>
          </w:rPrChange>
        </w:rPr>
      </w:pPr>
      <w:r w:rsidRPr="00F4745A">
        <w:rPr>
          <w:rFonts w:ascii="Book Antiqua" w:hAnsi="Book Antiqua"/>
        </w:rPr>
        <w:tab/>
      </w:r>
      <w:ins w:id="1039" w:author="Pablo Blanco Peris" w:date="2017-05-24T16:49:00Z">
        <w:r w:rsidR="00E96B03" w:rsidRPr="00DE0197">
          <w:rPr>
            <w:rFonts w:ascii="Book Antiqua" w:hAnsi="Book Antiqua"/>
            <w:i/>
            <w:sz w:val="20"/>
            <w:rPrChange w:id="1040" w:author="Pablo Blanco Peris" w:date="2017-05-24T19:07:00Z">
              <w:rPr>
                <w:rFonts w:ascii="Book Antiqua" w:hAnsi="Book Antiqua"/>
              </w:rPr>
            </w:rPrChange>
          </w:rPr>
          <w:t>(</w:t>
        </w:r>
      </w:ins>
      <w:r w:rsidR="00484217" w:rsidRPr="00DE0197">
        <w:rPr>
          <w:rFonts w:ascii="Book Antiqua" w:hAnsi="Book Antiqua"/>
          <w:i/>
          <w:sz w:val="20"/>
          <w:rPrChange w:id="1041" w:author="Pablo Blanco Peris" w:date="2017-05-24T19:07:00Z">
            <w:rPr>
              <w:rFonts w:ascii="Book Antiqua" w:hAnsi="Book Antiqua"/>
            </w:rPr>
          </w:rPrChange>
        </w:rPr>
        <w:t>b</w:t>
      </w:r>
      <w:ins w:id="1042" w:author="Pablo Blanco Peris" w:date="2017-05-24T16:49:00Z">
        <w:r w:rsidR="00E96B03" w:rsidRPr="00DE0197">
          <w:rPr>
            <w:rFonts w:ascii="Book Antiqua" w:hAnsi="Book Antiqua"/>
            <w:i/>
            <w:sz w:val="20"/>
            <w:rPrChange w:id="1043" w:author="Pablo Blanco Peris" w:date="2017-05-24T19:07:00Z">
              <w:rPr>
                <w:rFonts w:ascii="Book Antiqua" w:hAnsi="Book Antiqua"/>
              </w:rPr>
            </w:rPrChange>
          </w:rPr>
          <w:t>)</w:t>
        </w:r>
      </w:ins>
      <w:r w:rsidRPr="00DE0197">
        <w:rPr>
          <w:rFonts w:ascii="Book Antiqua" w:hAnsi="Book Antiqua"/>
          <w:i/>
          <w:sz w:val="20"/>
          <w:rPrChange w:id="1044" w:author="Pablo Blanco Peris" w:date="2017-05-24T19:07:00Z">
            <w:rPr>
              <w:rFonts w:ascii="Book Antiqua" w:hAnsi="Book Antiqua"/>
            </w:rPr>
          </w:rPrChange>
        </w:rPr>
        <w:tab/>
      </w:r>
      <w:ins w:id="1045" w:author="Pablo Blanco Peris" w:date="2017-05-24T16:49:00Z">
        <w:r w:rsidR="00E96B03" w:rsidRPr="00DE0197">
          <w:rPr>
            <w:rFonts w:ascii="Book Antiqua" w:hAnsi="Book Antiqua"/>
            <w:i/>
            <w:sz w:val="20"/>
            <w:rPrChange w:id="1046" w:author="Pablo Blanco Peris" w:date="2017-05-24T19:07:00Z">
              <w:rPr>
                <w:rFonts w:ascii="Book Antiqua" w:hAnsi="Book Antiqua"/>
              </w:rPr>
            </w:rPrChange>
          </w:rPr>
          <w:t>(</w:t>
        </w:r>
      </w:ins>
      <w:r w:rsidR="00484217" w:rsidRPr="00DE0197">
        <w:rPr>
          <w:rFonts w:ascii="Book Antiqua" w:hAnsi="Book Antiqua"/>
          <w:i/>
          <w:sz w:val="20"/>
          <w:rPrChange w:id="1047" w:author="Pablo Blanco Peris" w:date="2017-05-24T19:07:00Z">
            <w:rPr>
              <w:rFonts w:ascii="Book Antiqua" w:hAnsi="Book Antiqua"/>
            </w:rPr>
          </w:rPrChange>
        </w:rPr>
        <w:t>c</w:t>
      </w:r>
      <w:ins w:id="1048" w:author="Pablo Blanco Peris" w:date="2017-05-24T16:49:00Z">
        <w:r w:rsidR="00E96B03" w:rsidRPr="00DE0197">
          <w:rPr>
            <w:rFonts w:ascii="Book Antiqua" w:hAnsi="Book Antiqua"/>
            <w:i/>
            <w:sz w:val="20"/>
            <w:rPrChange w:id="1049"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050" w:author="Pablo Blanco Peris" w:date="2017-05-24T19:07:00Z">
            <w:rPr>
              <w:rStyle w:val="nfasis"/>
              <w:rFonts w:ascii="Book Antiqua" w:hAnsi="Book Antiqua"/>
            </w:rPr>
          </w:rPrChange>
        </w:rPr>
        <w:pPrChange w:id="1051" w:author="Pablo Blanco Peris" w:date="2017-05-24T19:07:00Z">
          <w:pPr>
            <w:tabs>
              <w:tab w:val="left" w:pos="504"/>
              <w:tab w:val="left" w:pos="1278"/>
            </w:tabs>
          </w:pPr>
        </w:pPrChange>
      </w:pPr>
      <w:del w:id="1052" w:author="Pablo Blanco Peris" w:date="2017-05-24T19:07:00Z">
        <w:r w:rsidRPr="00DE0197" w:rsidDel="00DE0197">
          <w:rPr>
            <w:rStyle w:val="nfasis"/>
            <w:rFonts w:ascii="Book Antiqua" w:hAnsi="Book Antiqua"/>
            <w:sz w:val="20"/>
            <w:rPrChange w:id="1053" w:author="Pablo Blanco Peris" w:date="2017-05-24T19:07:00Z">
              <w:rPr>
                <w:rStyle w:val="nfasis"/>
                <w:rFonts w:ascii="Book Antiqua" w:hAnsi="Book Antiqua"/>
              </w:rPr>
            </w:rPrChange>
          </w:rPr>
          <w:delText xml:space="preserve">Imagen </w:delText>
        </w:r>
      </w:del>
      <w:ins w:id="1054"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055"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056" w:author="Pablo Blanco Peris" w:date="2017-05-24T19:07:00Z">
            <w:rPr>
              <w:rStyle w:val="nfasis"/>
              <w:rFonts w:ascii="Book Antiqua" w:hAnsi="Book Antiqua"/>
            </w:rPr>
          </w:rPrChange>
        </w:rPr>
        <w:t>3.2: Imagen</w:t>
      </w:r>
      <w:ins w:id="1057" w:author="Pablo Blanco Peris" w:date="2017-05-24T18:56:00Z">
        <w:r w:rsidR="008F6738" w:rsidRPr="00DE0197">
          <w:rPr>
            <w:rStyle w:val="nfasis"/>
            <w:rFonts w:ascii="Book Antiqua" w:hAnsi="Book Antiqua"/>
            <w:sz w:val="20"/>
            <w:rPrChange w:id="1058" w:author="Pablo Blanco Peris" w:date="2017-05-24T19:07:00Z">
              <w:rPr>
                <w:rStyle w:val="nfasis"/>
                <w:rFonts w:ascii="Book Antiqua" w:hAnsi="Book Antiqua"/>
              </w:rPr>
            </w:rPrChange>
          </w:rPr>
          <w:t xml:space="preserve"> (</w:t>
        </w:r>
      </w:ins>
      <w:del w:id="1059" w:author="Pablo Blanco Peris" w:date="2017-05-24T18:56:00Z">
        <w:r w:rsidRPr="00DE0197" w:rsidDel="008F6738">
          <w:rPr>
            <w:rStyle w:val="nfasis"/>
            <w:rFonts w:ascii="Book Antiqua" w:hAnsi="Book Antiqua"/>
            <w:sz w:val="20"/>
            <w:rPrChange w:id="1060"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061" w:author="Pablo Blanco Peris" w:date="2017-05-24T19:07:00Z">
            <w:rPr>
              <w:rStyle w:val="nfasis"/>
              <w:rFonts w:ascii="Book Antiqua" w:hAnsi="Book Antiqua"/>
            </w:rPr>
          </w:rPrChange>
        </w:rPr>
        <w:t>a</w:t>
      </w:r>
      <w:ins w:id="1062" w:author="Pablo Blanco Peris" w:date="2017-05-24T18:56:00Z">
        <w:r w:rsidR="008F6738" w:rsidRPr="00DE0197">
          <w:rPr>
            <w:rStyle w:val="nfasis"/>
            <w:rFonts w:ascii="Book Antiqua" w:hAnsi="Book Antiqua"/>
            <w:sz w:val="20"/>
            <w:rPrChange w:id="1063" w:author="Pablo Blanco Peris" w:date="2017-05-24T19:07:00Z">
              <w:rPr>
                <w:rStyle w:val="nfasis"/>
                <w:rFonts w:ascii="Book Antiqua" w:hAnsi="Book Antiqua"/>
              </w:rPr>
            </w:rPrChange>
          </w:rPr>
          <w:t>)</w:t>
        </w:r>
      </w:ins>
      <w:r w:rsidRPr="00DE0197">
        <w:rPr>
          <w:rStyle w:val="nfasis"/>
          <w:rFonts w:ascii="Book Antiqua" w:hAnsi="Book Antiqua"/>
          <w:sz w:val="20"/>
          <w:rPrChange w:id="1064"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065" w:author="Pablo Blanco Peris" w:date="2017-05-24T19:07:00Z">
          <w:pPr>
            <w:tabs>
              <w:tab w:val="left" w:pos="504"/>
              <w:tab w:val="left" w:pos="1278"/>
            </w:tabs>
          </w:pPr>
        </w:pPrChange>
      </w:pPr>
      <w:r w:rsidRPr="00DE0197">
        <w:rPr>
          <w:rStyle w:val="nfasis"/>
          <w:rFonts w:ascii="Book Antiqua" w:hAnsi="Book Antiqua"/>
          <w:sz w:val="20"/>
          <w:rPrChange w:id="1066" w:author="Pablo Blanco Peris" w:date="2017-05-24T19:07:00Z">
            <w:rPr>
              <w:rStyle w:val="nfasis"/>
              <w:rFonts w:ascii="Book Antiqua" w:hAnsi="Book Antiqua"/>
            </w:rPr>
          </w:rPrChange>
        </w:rPr>
        <w:t xml:space="preserve">del </w:t>
      </w:r>
      <w:ins w:id="1067" w:author="Pablo Blanco Peris" w:date="2017-05-24T18:56:00Z">
        <w:r w:rsidR="008F6738" w:rsidRPr="00DE0197">
          <w:rPr>
            <w:rStyle w:val="nfasis"/>
            <w:rFonts w:ascii="Book Antiqua" w:hAnsi="Book Antiqua"/>
            <w:sz w:val="20"/>
            <w:rPrChange w:id="1068" w:author="Pablo Blanco Peris" w:date="2017-05-24T19:07:00Z">
              <w:rPr>
                <w:rStyle w:val="nfasis"/>
                <w:rFonts w:ascii="Book Antiqua" w:hAnsi="Book Antiqua"/>
              </w:rPr>
            </w:rPrChange>
          </w:rPr>
          <w:t>empalme de imágenes</w:t>
        </w:r>
      </w:ins>
      <w:del w:id="1069" w:author="Pablo Blanco Peris" w:date="2017-05-24T18:56:00Z">
        <w:r w:rsidRPr="00DE0197" w:rsidDel="008F6738">
          <w:rPr>
            <w:rStyle w:val="nfasis"/>
            <w:rFonts w:ascii="Book Antiqua" w:hAnsi="Book Antiqua"/>
            <w:sz w:val="20"/>
            <w:rPrChange w:id="1070"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071" w:author="Pablo Blanco Peris" w:date="2017-05-24T19:07:00Z">
            <w:rPr>
              <w:rStyle w:val="nfasis"/>
              <w:rFonts w:ascii="Book Antiqua" w:hAnsi="Book Antiqua"/>
            </w:rPr>
          </w:rPrChange>
        </w:rPr>
        <w:t xml:space="preserve">, entre las imágenes </w:t>
      </w:r>
      <w:ins w:id="1072" w:author="Pablo Blanco Peris" w:date="2017-05-24T18:56:00Z">
        <w:r w:rsidR="008F6738" w:rsidRPr="00DE0197">
          <w:rPr>
            <w:rStyle w:val="nfasis"/>
            <w:rFonts w:ascii="Book Antiqua" w:hAnsi="Book Antiqua"/>
            <w:sz w:val="20"/>
            <w:rPrChange w:id="1073"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74" w:author="Pablo Blanco Peris" w:date="2017-05-24T19:07:00Z">
            <w:rPr>
              <w:rStyle w:val="nfasis"/>
              <w:rFonts w:ascii="Book Antiqua" w:hAnsi="Book Antiqua"/>
            </w:rPr>
          </w:rPrChange>
        </w:rPr>
        <w:t>b</w:t>
      </w:r>
      <w:ins w:id="1075" w:author="Pablo Blanco Peris" w:date="2017-05-24T18:56:00Z">
        <w:r w:rsidR="008F6738" w:rsidRPr="00DE0197">
          <w:rPr>
            <w:rStyle w:val="nfasis"/>
            <w:rFonts w:ascii="Book Antiqua" w:hAnsi="Book Antiqua"/>
            <w:sz w:val="20"/>
            <w:rPrChange w:id="1076" w:author="Pablo Blanco Peris" w:date="2017-05-24T19:07:00Z">
              <w:rPr>
                <w:rStyle w:val="nfasis"/>
                <w:rFonts w:ascii="Book Antiqua" w:hAnsi="Book Antiqua"/>
              </w:rPr>
            </w:rPrChange>
          </w:rPr>
          <w:t>)</w:t>
        </w:r>
      </w:ins>
      <w:r w:rsidRPr="00DE0197">
        <w:rPr>
          <w:rStyle w:val="nfasis"/>
          <w:rFonts w:ascii="Book Antiqua" w:hAnsi="Book Antiqua"/>
          <w:sz w:val="20"/>
          <w:rPrChange w:id="1077" w:author="Pablo Blanco Peris" w:date="2017-05-24T19:07:00Z">
            <w:rPr>
              <w:rStyle w:val="nfasis"/>
              <w:rFonts w:ascii="Book Antiqua" w:hAnsi="Book Antiqua"/>
            </w:rPr>
          </w:rPrChange>
        </w:rPr>
        <w:t xml:space="preserve"> y </w:t>
      </w:r>
      <w:ins w:id="1078" w:author="Pablo Blanco Peris" w:date="2017-05-24T18:56:00Z">
        <w:r w:rsidR="008F6738" w:rsidRPr="00DE0197">
          <w:rPr>
            <w:rStyle w:val="nfasis"/>
            <w:rFonts w:ascii="Book Antiqua" w:hAnsi="Book Antiqua"/>
            <w:sz w:val="20"/>
            <w:rPrChange w:id="1079"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80" w:author="Pablo Blanco Peris" w:date="2017-05-24T19:07:00Z">
            <w:rPr>
              <w:rStyle w:val="nfasis"/>
              <w:rFonts w:ascii="Book Antiqua" w:hAnsi="Book Antiqua"/>
            </w:rPr>
          </w:rPrChange>
        </w:rPr>
        <w:t>c</w:t>
      </w:r>
      <w:ins w:id="1081" w:author="Pablo Blanco Peris" w:date="2017-05-24T18:57:00Z">
        <w:r w:rsidR="008F6738" w:rsidRPr="00DE0197">
          <w:rPr>
            <w:rStyle w:val="nfasis"/>
            <w:rFonts w:ascii="Book Antiqua" w:hAnsi="Book Antiqua"/>
            <w:sz w:val="20"/>
            <w:rPrChange w:id="1082" w:author="Pablo Blanco Peris" w:date="2017-05-24T19:07:00Z">
              <w:rPr>
                <w:rStyle w:val="nfasis"/>
                <w:rFonts w:ascii="Book Antiqua" w:hAnsi="Book Antiqua"/>
              </w:rPr>
            </w:rPrChange>
          </w:rPr>
          <w:t>)</w:t>
        </w:r>
      </w:ins>
      <w:r w:rsidRPr="00DE0197">
        <w:rPr>
          <w:rStyle w:val="nfasis"/>
          <w:rFonts w:ascii="Book Antiqua" w:hAnsi="Book Antiqua"/>
          <w:sz w:val="20"/>
          <w:rPrChange w:id="1083"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4" w:author="Pablo Blanco Peris" w:date="2017-05-24T19:06:00Z"/>
          <w:rFonts w:ascii="Book Antiqua" w:hAnsi="Book Antiqua" w:cs="Courier New"/>
          <w:color w:val="212121"/>
          <w:lang w:eastAsia="es-ES_tradnl"/>
        </w:rPr>
        <w:pPrChange w:id="108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086"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087" w:author="Pablo Blanco Peris" w:date="2017-05-24T19:14:00Z">
        <w:r>
          <w:rPr>
            <w:rFonts w:ascii="Book Antiqua" w:hAnsi="Book Antiqua" w:cs="Courier New"/>
            <w:color w:val="212121"/>
            <w:lang w:eastAsia="es-ES_tradnl"/>
          </w:rPr>
          <w:t>, falsificación mediante empalme de imágenes.</w:t>
        </w:r>
      </w:ins>
      <w:del w:id="1088"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089"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90" w:author="Pablo Blanco Peris" w:date="2017-05-24T19:06:00Z"/>
          <w:rFonts w:ascii="Book Antiqua" w:hAnsi="Book Antiqua" w:cs="Courier New"/>
          <w:color w:val="212121"/>
          <w:lang w:eastAsia="es-ES_tradnl"/>
        </w:rPr>
        <w:pPrChange w:id="109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092" w:author="Pablo Blanco Peris" w:date="2017-05-24T19:06:00Z">
          <w:pPr/>
        </w:pPrChange>
      </w:pPr>
      <w:del w:id="1093"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094"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095" w:name="_Toc477877523"/>
      <w:r w:rsidRPr="00F4745A">
        <w:t xml:space="preserve"> </w:t>
      </w:r>
      <w:bookmarkStart w:id="1096" w:name="_Toc483414156"/>
      <w:r w:rsidRPr="005907EE">
        <w:rPr>
          <w:bCs/>
          <w:sz w:val="30"/>
          <w:szCs w:val="28"/>
        </w:rPr>
        <w:t>Retoque de imágenes</w:t>
      </w:r>
      <w:bookmarkEnd w:id="1095"/>
      <w:bookmarkEnd w:id="1096"/>
    </w:p>
    <w:p w14:paraId="75940454" w14:textId="77777777" w:rsidR="000E5722" w:rsidRPr="00F4745A" w:rsidRDefault="000E5722">
      <w:pPr>
        <w:jc w:val="both"/>
        <w:rPr>
          <w:rFonts w:ascii="Book Antiqua" w:hAnsi="Book Antiqua"/>
        </w:rPr>
        <w:pPrChange w:id="1097"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1098"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1099"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100" w:name="_Toc477877524"/>
      <w:r w:rsidRPr="00DE7EEA">
        <w:rPr>
          <w:bCs/>
          <w:sz w:val="30"/>
          <w:szCs w:val="28"/>
        </w:rPr>
        <w:t xml:space="preserve"> </w:t>
      </w:r>
      <w:bookmarkStart w:id="1101" w:name="_Toc483414157"/>
      <w:r w:rsidRPr="005907EE">
        <w:rPr>
          <w:bCs/>
          <w:sz w:val="30"/>
          <w:szCs w:val="28"/>
        </w:rPr>
        <w:t>Copia-pega</w:t>
      </w:r>
      <w:bookmarkEnd w:id="1100"/>
      <w:bookmarkEnd w:id="1101"/>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102"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103"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104"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105"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106"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107"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108" w:author="Pablo Blanco Peris" w:date="2017-05-27T11:13:00Z">
        <w:r w:rsidR="00317B23">
          <w:rPr>
            <w:rFonts w:ascii="Book Antiqua" w:hAnsi="Book Antiqua" w:cs="Times"/>
          </w:rPr>
          <w:fldChar w:fldCharType="begin"/>
        </w:r>
      </w:ins>
      <w:ins w:id="1109"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110"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111"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112"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113"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114" w:author="Pablo Blanco Peris" w:date="2017-05-27T12:01:00Z"/>
          <w:rFonts w:ascii="Book Antiqua" w:hAnsi="Book Antiqua" w:cs="Times"/>
          <w:i/>
          <w:sz w:val="20"/>
          <w:szCs w:val="20"/>
          <w:rPrChange w:id="1115" w:author="Pablo Blanco Peris" w:date="2017-05-27T12:02:00Z">
            <w:rPr>
              <w:ins w:id="1116" w:author="Pablo Blanco Peris" w:date="2017-05-27T12:01:00Z"/>
            </w:rPr>
          </w:rPrChange>
        </w:rPr>
        <w:pPrChange w:id="1117" w:author="Pablo Blanco Peris" w:date="2017-05-27T12:01:00Z">
          <w:pPr>
            <w:widowControl w:val="0"/>
            <w:tabs>
              <w:tab w:val="left" w:pos="2600"/>
              <w:tab w:val="left" w:pos="5620"/>
            </w:tabs>
            <w:autoSpaceDE w:val="0"/>
            <w:autoSpaceDN w:val="0"/>
            <w:adjustRightInd w:val="0"/>
          </w:pPr>
        </w:pPrChange>
      </w:pPr>
      <w:del w:id="1118" w:author="Pablo Blanco Peris" w:date="2017-05-27T12:01:00Z">
        <w:r w:rsidRPr="00B608AF" w:rsidDel="00B608AF">
          <w:rPr>
            <w:rFonts w:ascii="Book Antiqua" w:hAnsi="Book Antiqua" w:cs="Times"/>
            <w:i/>
            <w:sz w:val="20"/>
            <w:szCs w:val="20"/>
            <w:rPrChange w:id="1119" w:author="Pablo Blanco Peris" w:date="2017-05-27T12:02:00Z">
              <w:rPr/>
            </w:rPrChange>
          </w:rPr>
          <w:lastRenderedPageBreak/>
          <w:tab/>
          <w:delText>a</w:delText>
        </w:r>
        <w:r w:rsidRPr="00B608AF" w:rsidDel="00B608AF">
          <w:rPr>
            <w:rFonts w:ascii="Book Antiqua" w:hAnsi="Book Antiqua" w:cs="Times"/>
            <w:i/>
            <w:sz w:val="20"/>
            <w:szCs w:val="20"/>
            <w:rPrChange w:id="1120" w:author="Pablo Blanco Peris" w:date="2017-05-27T12:02:00Z">
              <w:rPr/>
            </w:rPrChange>
          </w:rPr>
          <w:tab/>
        </w:r>
      </w:del>
      <w:ins w:id="1121" w:author="Pablo Blanco Peris" w:date="2017-05-24T16:49:00Z">
        <w:r w:rsidR="00E96B03" w:rsidRPr="00B608AF">
          <w:rPr>
            <w:rFonts w:ascii="Book Antiqua" w:hAnsi="Book Antiqua" w:cs="Times"/>
            <w:i/>
            <w:sz w:val="20"/>
            <w:szCs w:val="20"/>
            <w:rPrChange w:id="1122" w:author="Pablo Blanco Peris" w:date="2017-05-27T12:02:00Z">
              <w:rPr/>
            </w:rPrChange>
          </w:rPr>
          <w:t>(</w:t>
        </w:r>
      </w:ins>
      <w:r w:rsidRPr="00B608AF">
        <w:rPr>
          <w:rFonts w:ascii="Book Antiqua" w:hAnsi="Book Antiqua" w:cs="Times"/>
          <w:i/>
          <w:sz w:val="20"/>
          <w:szCs w:val="20"/>
          <w:rPrChange w:id="1123" w:author="Pablo Blanco Peris" w:date="2017-05-27T12:02:00Z">
            <w:rPr/>
          </w:rPrChange>
        </w:rPr>
        <w:t>b</w:t>
      </w:r>
      <w:ins w:id="1124" w:author="Pablo Blanco Peris" w:date="2017-05-24T16:48:00Z">
        <w:r w:rsidR="00E96B03" w:rsidRPr="00B608AF">
          <w:rPr>
            <w:rFonts w:ascii="Book Antiqua" w:hAnsi="Book Antiqua" w:cs="Times"/>
            <w:i/>
            <w:sz w:val="20"/>
            <w:szCs w:val="20"/>
            <w:rPrChange w:id="1125"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126" w:author="Pablo Blanco Peris" w:date="2017-05-27T12:02:00Z">
            <w:rPr/>
          </w:rPrChange>
        </w:rPr>
        <w:pPrChange w:id="1127"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128" w:author="Pablo Blanco Peris" w:date="2017-05-27T12:02:00Z">
            <w:rPr>
              <w:rFonts w:ascii="Book Antiqua" w:hAnsi="Book Antiqua" w:cs="Times"/>
            </w:rPr>
          </w:rPrChange>
        </w:rPr>
        <w:pPrChange w:id="1129"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130" w:author="Pablo Blanco Peris" w:date="2017-05-27T12:02:00Z">
            <w:rPr>
              <w:rFonts w:ascii="Book Antiqua" w:hAnsi="Book Antiqua" w:cs="Times"/>
            </w:rPr>
          </w:rPrChange>
        </w:rPr>
        <w:t xml:space="preserve">Figura </w:t>
      </w:r>
      <w:ins w:id="1131"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132" w:author="Pablo Blanco Peris" w:date="2017-05-27T12:02:00Z">
              <w:rPr>
                <w:rFonts w:ascii="Book Antiqua" w:hAnsi="Book Antiqua" w:cs="Times"/>
              </w:rPr>
            </w:rPrChange>
          </w:rPr>
          <w:t>: Ejemplo de</w:t>
        </w:r>
      </w:ins>
      <w:ins w:id="1133" w:author="Pablo Blanco Peris" w:date="2017-05-27T12:04:00Z">
        <w:r w:rsidR="00B608AF">
          <w:rPr>
            <w:rFonts w:ascii="Book Antiqua" w:hAnsi="Book Antiqua" w:cs="Times"/>
            <w:i/>
            <w:sz w:val="20"/>
            <w:szCs w:val="20"/>
          </w:rPr>
          <w:t xml:space="preserve"> duplicación por técnica de </w:t>
        </w:r>
      </w:ins>
      <w:ins w:id="1134" w:author="Pablo Blanco Peris" w:date="2017-05-27T12:01:00Z">
        <w:r w:rsidR="00B608AF" w:rsidRPr="00B608AF">
          <w:rPr>
            <w:rFonts w:ascii="Book Antiqua" w:hAnsi="Book Antiqua" w:cs="Times"/>
            <w:i/>
            <w:sz w:val="20"/>
            <w:szCs w:val="20"/>
            <w:rPrChange w:id="1135" w:author="Pablo Blanco Peris" w:date="2017-05-27T12:02:00Z">
              <w:rPr>
                <w:rFonts w:ascii="Book Antiqua" w:hAnsi="Book Antiqua" w:cs="Times"/>
              </w:rPr>
            </w:rPrChange>
          </w:rPr>
          <w:t>copia-pega.</w:t>
        </w:r>
      </w:ins>
      <w:del w:id="1136" w:author="Pablo Blanco Peris" w:date="2017-05-27T12:01:00Z">
        <w:r w:rsidRPr="00B608AF" w:rsidDel="008562B6">
          <w:rPr>
            <w:rFonts w:ascii="Book Antiqua" w:hAnsi="Book Antiqua" w:cs="Times"/>
            <w:i/>
            <w:sz w:val="20"/>
            <w:szCs w:val="20"/>
            <w:rPrChange w:id="1137"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138" w:author="Pablo Blanco Peris" w:date="2017-05-27T12:05:00Z"/>
          <w:rFonts w:ascii="Book Antiqua" w:hAnsi="Book Antiqua" w:cs="Times"/>
        </w:rPr>
      </w:pPr>
    </w:p>
    <w:p w14:paraId="29D9F877" w14:textId="77777777" w:rsidR="00A35FB0" w:rsidDel="000E7F8E" w:rsidRDefault="00A35FB0" w:rsidP="00F4745A">
      <w:pPr>
        <w:rPr>
          <w:del w:id="1139"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140"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141" w:author="Pablo Blanco Peris" w:date="2017-05-27T11:13:00Z" w:name="move483646922"/>
    </w:p>
    <w:p w14:paraId="5C9132DE" w14:textId="0795D463" w:rsidR="00165D1E" w:rsidRPr="00B9729B" w:rsidDel="00165D1E" w:rsidRDefault="00165D1E" w:rsidP="00165D1E">
      <w:pPr>
        <w:rPr>
          <w:del w:id="1142" w:author="Pablo Blanco Peris" w:date="2017-05-27T11:13:00Z"/>
          <w:lang w:val="es-ES_tradnl" w:eastAsia="es-ES_tradnl"/>
        </w:rPr>
      </w:pPr>
      <w:moveTo w:id="1143" w:author="Pablo Blanco Peris" w:date="2017-05-27T11:13:00Z">
        <w:r>
          <w:rPr>
            <w:lang w:val="es-ES_tradnl" w:eastAsia="es-ES_tradnl"/>
          </w:rPr>
          <w:fldChar w:fldCharType="begin"/>
        </w:r>
      </w:moveTo>
      <w:ins w:id="1144"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145" w:author="Pablo Blanco Peris" w:date="2017-05-27T11:13:00Z">
        <w:del w:id="1146"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147" w:author="Pablo Blanco Peris" w:date="2017-05-28T12:46:00Z">
        <w:r w:rsidR="00207E44">
          <w:rPr>
            <w:noProof/>
            <w:lang w:val="es-ES_tradnl" w:eastAsia="es-ES_tradnl"/>
          </w:rPr>
          <w:t>[7]</w:t>
        </w:r>
      </w:ins>
      <w:moveTo w:id="1148" w:author="Pablo Blanco Peris" w:date="2017-05-27T11:13:00Z">
        <w:del w:id="1149"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150" w:author="Pablo Blanco Peris" w:date="2017-05-27T11:13:00Z"/>
          <w:rFonts w:ascii="Book Antiqua" w:hAnsi="Book Antiqua" w:cs="Times"/>
        </w:rPr>
      </w:pPr>
    </w:p>
    <w:moveToRangeEnd w:id="1141"/>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151" w:author="Pablo Blanco Peris" w:date="2017-05-27T12:02:00Z">
        <w:r w:rsidDel="00B608AF">
          <w:rPr>
            <w:rFonts w:ascii="Book Antiqua" w:hAnsi="Book Antiqua" w:cs="Times"/>
          </w:rPr>
          <w:delText>“b</w:delText>
        </w:r>
      </w:del>
      <w:ins w:id="1152" w:author="Pablo Blanco Peris" w:date="2017-05-27T12:02:00Z">
        <w:r w:rsidR="00B608AF">
          <w:rPr>
            <w:rFonts w:ascii="Book Antiqua" w:hAnsi="Book Antiqua" w:cs="Times"/>
          </w:rPr>
          <w:t>(b)</w:t>
        </w:r>
      </w:ins>
      <w:del w:id="1153"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154" w:author="Pablo Blanco Peris" w:date="2017-05-27T12:03:00Z">
        <w:r w:rsidR="00B608AF">
          <w:rPr>
            <w:rFonts w:ascii="Book Antiqua" w:hAnsi="Book Antiqua" w:cs="Times"/>
          </w:rPr>
          <w:t>(a)</w:t>
        </w:r>
      </w:ins>
      <w:del w:id="1155"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156" w:author="Pablo Blanco Peris" w:date="2017-05-27T12:03:00Z">
            <w:rPr>
              <w:rFonts w:ascii="Book Antiqua" w:hAnsi="Book Antiqua" w:cs="Times"/>
            </w:rPr>
          </w:rPrChange>
        </w:rPr>
      </w:pPr>
      <w:ins w:id="1157" w:author="Pablo Blanco Peris" w:date="2017-05-24T16:49:00Z">
        <w:r w:rsidRPr="00B608AF">
          <w:rPr>
            <w:rFonts w:ascii="Book Antiqua" w:hAnsi="Book Antiqua" w:cs="Times"/>
            <w:i/>
            <w:sz w:val="20"/>
            <w:rPrChange w:id="1158" w:author="Pablo Blanco Peris" w:date="2017-05-27T12:03:00Z">
              <w:rPr>
                <w:rFonts w:ascii="Book Antiqua" w:hAnsi="Book Antiqua" w:cs="Times"/>
              </w:rPr>
            </w:rPrChange>
          </w:rPr>
          <w:t>(</w:t>
        </w:r>
      </w:ins>
      <w:r w:rsidR="00A35FB0" w:rsidRPr="00B608AF">
        <w:rPr>
          <w:rFonts w:ascii="Book Antiqua" w:hAnsi="Book Antiqua" w:cs="Times"/>
          <w:i/>
          <w:sz w:val="20"/>
          <w:rPrChange w:id="1159" w:author="Pablo Blanco Peris" w:date="2017-05-27T12:03:00Z">
            <w:rPr>
              <w:rFonts w:ascii="Book Antiqua" w:hAnsi="Book Antiqua" w:cs="Times"/>
            </w:rPr>
          </w:rPrChange>
        </w:rPr>
        <w:t>a</w:t>
      </w:r>
      <w:ins w:id="1160" w:author="Pablo Blanco Peris" w:date="2017-05-24T16:49:00Z">
        <w:r w:rsidRPr="00B608AF">
          <w:rPr>
            <w:rFonts w:ascii="Book Antiqua" w:hAnsi="Book Antiqua" w:cs="Times"/>
            <w:i/>
            <w:sz w:val="20"/>
            <w:rPrChange w:id="1161"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162" w:author="Pablo Blanco Peris" w:date="2017-05-27T12:03:00Z">
            <w:rPr>
              <w:rFonts w:ascii="Book Antiqua" w:hAnsi="Book Antiqua" w:cs="Times"/>
            </w:rPr>
          </w:rPrChange>
        </w:rPr>
      </w:pPr>
      <w:ins w:id="1163" w:author="Pablo Blanco Peris" w:date="2017-05-24T16:49:00Z">
        <w:r w:rsidRPr="00B608AF">
          <w:rPr>
            <w:rFonts w:ascii="Book Antiqua" w:hAnsi="Book Antiqua" w:cs="Times"/>
            <w:i/>
            <w:sz w:val="20"/>
            <w:rPrChange w:id="1164" w:author="Pablo Blanco Peris" w:date="2017-05-27T12:03:00Z">
              <w:rPr>
                <w:rFonts w:ascii="Book Antiqua" w:hAnsi="Book Antiqua" w:cs="Times"/>
              </w:rPr>
            </w:rPrChange>
          </w:rPr>
          <w:lastRenderedPageBreak/>
          <w:t>(</w:t>
        </w:r>
      </w:ins>
      <w:r w:rsidR="00A35FB0" w:rsidRPr="00B608AF">
        <w:rPr>
          <w:rFonts w:ascii="Book Antiqua" w:hAnsi="Book Antiqua" w:cs="Times"/>
          <w:i/>
          <w:sz w:val="20"/>
          <w:rPrChange w:id="1165" w:author="Pablo Blanco Peris" w:date="2017-05-27T12:03:00Z">
            <w:rPr>
              <w:rFonts w:ascii="Book Antiqua" w:hAnsi="Book Antiqua" w:cs="Times"/>
            </w:rPr>
          </w:rPrChange>
        </w:rPr>
        <w:t>b</w:t>
      </w:r>
      <w:ins w:id="1166" w:author="Pablo Blanco Peris" w:date="2017-05-24T16:49:00Z">
        <w:r w:rsidRPr="00B608AF">
          <w:rPr>
            <w:rFonts w:ascii="Book Antiqua" w:hAnsi="Book Antiqua" w:cs="Times"/>
            <w:i/>
            <w:sz w:val="20"/>
            <w:rPrChange w:id="1167"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168" w:author="Pablo Blanco Peris" w:date="2017-05-27T12:03:00Z">
            <w:rPr>
              <w:rFonts w:ascii="Book Antiqua" w:hAnsi="Book Antiqua" w:cs="Times"/>
            </w:rPr>
          </w:rPrChange>
        </w:rPr>
        <w:pPrChange w:id="1169" w:author="Pablo Blanco Peris" w:date="2017-05-27T12:05:00Z">
          <w:pPr/>
        </w:pPrChange>
      </w:pPr>
      <w:r w:rsidRPr="00B608AF">
        <w:rPr>
          <w:rFonts w:ascii="Book Antiqua" w:hAnsi="Book Antiqua" w:cs="Times"/>
          <w:i/>
          <w:sz w:val="20"/>
          <w:rPrChange w:id="1170" w:author="Pablo Blanco Peris" w:date="2017-05-27T12:03:00Z">
            <w:rPr>
              <w:rFonts w:ascii="Book Antiqua" w:hAnsi="Book Antiqua" w:cs="Times"/>
            </w:rPr>
          </w:rPrChange>
        </w:rPr>
        <w:t xml:space="preserve">Figura </w:t>
      </w:r>
      <w:ins w:id="1171" w:author="Pablo Blanco Peris" w:date="2017-05-27T12:03:00Z">
        <w:r w:rsidR="00B608AF">
          <w:rPr>
            <w:rFonts w:ascii="Book Antiqua" w:hAnsi="Book Antiqua" w:cs="Times"/>
            <w:i/>
            <w:sz w:val="20"/>
          </w:rPr>
          <w:t>3.4: Ejemplo de ocultaci</w:t>
        </w:r>
      </w:ins>
      <w:ins w:id="1172" w:author="Pablo Blanco Peris" w:date="2017-05-27T12:04:00Z">
        <w:r w:rsidR="00B608AF">
          <w:rPr>
            <w:rFonts w:ascii="Book Antiqua" w:hAnsi="Book Antiqua" w:cs="Times"/>
            <w:i/>
            <w:sz w:val="20"/>
          </w:rPr>
          <w:t>ón de información mediante copia-pega</w:t>
        </w:r>
      </w:ins>
      <w:del w:id="1173" w:author="Pablo Blanco Peris" w:date="2017-05-27T12:03:00Z">
        <w:r w:rsidRPr="00B608AF" w:rsidDel="00B608AF">
          <w:rPr>
            <w:rFonts w:ascii="Book Antiqua" w:hAnsi="Book Antiqua" w:cs="Times"/>
            <w:i/>
            <w:sz w:val="20"/>
            <w:rPrChange w:id="1174"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175"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176" w:author="Pablo Blanco Peris" w:date="2017-05-28T13:08:00Z">
            <w:rPr>
              <w:lang w:val="es-ES_tradnl" w:eastAsia="es-ES_tradnl"/>
            </w:rPr>
          </w:rPrChange>
        </w:rPr>
        <w:pPrChange w:id="1177" w:author="Pablo Blanco Peris" w:date="2017-05-28T13:10:00Z">
          <w:pPr/>
        </w:pPrChange>
      </w:pPr>
      <w:ins w:id="1178" w:author="Pablo Blanco Peris" w:date="2017-05-28T13:09:00Z">
        <w:r>
          <w:rPr>
            <w:rFonts w:ascii="Book Antiqua" w:hAnsi="Book Antiqua"/>
            <w:lang w:val="es-ES_tradnl" w:eastAsia="es-ES_tradnl"/>
          </w:rPr>
          <w:t>A pesar de observar detenidamente</w:t>
        </w:r>
      </w:ins>
      <w:ins w:id="1179" w:author="Pablo Blanco Peris" w:date="2017-05-28T13:08:00Z">
        <w:r>
          <w:rPr>
            <w:rFonts w:ascii="Book Antiqua" w:hAnsi="Book Antiqua"/>
            <w:lang w:val="es-ES_tradnl" w:eastAsia="es-ES_tradnl"/>
          </w:rPr>
          <w:t xml:space="preserve"> la imagen (b) de la Figura 3.4</w:t>
        </w:r>
      </w:ins>
      <w:ins w:id="1180"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181" w:author="Pablo Blanco Peris" w:date="2017-05-28T13:10:00Z">
        <w:r>
          <w:rPr>
            <w:rFonts w:ascii="Book Antiqua" w:hAnsi="Book Antiqua"/>
            <w:lang w:val="es-ES_tradnl" w:eastAsia="es-ES_tradnl"/>
          </w:rPr>
          <w:t>fácil</w:t>
        </w:r>
      </w:ins>
      <w:ins w:id="1182" w:author="Pablo Blanco Peris" w:date="2017-05-28T13:09:00Z">
        <w:r>
          <w:rPr>
            <w:rFonts w:ascii="Book Antiqua" w:hAnsi="Book Antiqua"/>
            <w:lang w:val="es-ES_tradnl" w:eastAsia="es-ES_tradnl"/>
          </w:rPr>
          <w:t xml:space="preserve"> </w:t>
        </w:r>
      </w:ins>
      <w:ins w:id="1183" w:author="Pablo Blanco Peris" w:date="2017-05-28T13:10:00Z">
        <w:r>
          <w:rPr>
            <w:rFonts w:ascii="Book Antiqua" w:hAnsi="Book Antiqua"/>
            <w:lang w:val="es-ES_tradnl" w:eastAsia="es-ES_tradnl"/>
          </w:rPr>
          <w:t>que es modificar el contenido de una imagen sin generar dudas sobre ello.</w:t>
        </w:r>
      </w:ins>
      <w:moveFrom w:id="1184" w:author="Pablo Blanco Peris" w:date="2017-05-27T11:13:00Z">
        <w:r w:rsidR="00A900D0" w:rsidRPr="00FF3E46" w:rsidDel="00165D1E">
          <w:rPr>
            <w:rFonts w:ascii="Book Antiqua" w:hAnsi="Book Antiqua"/>
            <w:lang w:val="es-ES_tradnl" w:eastAsia="es-ES_tradnl"/>
            <w:rPrChange w:id="1185"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186"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187"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188"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189" w:author="Pablo Blanco Peris" w:date="2017-05-28T13:08:00Z">
              <w:rPr>
                <w:lang w:val="es-ES_tradnl" w:eastAsia="es-ES_tradnl"/>
              </w:rPr>
            </w:rPrChange>
          </w:rPr>
          <w:fldChar w:fldCharType="end"/>
        </w:r>
      </w:moveFrom>
    </w:p>
    <w:moveFromRangeEnd w:id="1175"/>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190" w:author="Pablo Blanco Peris" w:date="2017-05-27T11:13:00Z"/>
          <w:rFonts w:ascii="Book Antiqua" w:hAnsi="Book Antiqua" w:cs="Times"/>
        </w:rPr>
      </w:pPr>
      <w:del w:id="1191"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192" w:author="Pablo Blanco Peris" w:date="2017-05-24T17:19:00Z">
        <w:r w:rsidDel="00AE5C11">
          <w:rPr>
            <w:rFonts w:ascii="Book Antiqua" w:hAnsi="Book Antiqua" w:cs="Times"/>
            <w:noProof/>
          </w:rPr>
          <w:delText>, p.</w:delText>
        </w:r>
      </w:del>
      <w:del w:id="1193"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194" w:name="_Toc477877525"/>
      <w:r w:rsidRPr="00DE7EEA">
        <w:rPr>
          <w:bCs/>
          <w:sz w:val="30"/>
          <w:szCs w:val="28"/>
        </w:rPr>
        <w:t xml:space="preserve"> </w:t>
      </w:r>
      <w:bookmarkStart w:id="1195" w:name="_Toc483414158"/>
      <w:r w:rsidRPr="00DE7EEA">
        <w:rPr>
          <w:bCs/>
          <w:sz w:val="30"/>
          <w:szCs w:val="28"/>
        </w:rPr>
        <w:t>Falsificación mediante empalme</w:t>
      </w:r>
      <w:bookmarkEnd w:id="1194"/>
      <w:bookmarkEnd w:id="1195"/>
    </w:p>
    <w:p w14:paraId="75C6A5BE" w14:textId="2501CE65" w:rsidR="00E24D15" w:rsidRDefault="00F4745A">
      <w:pPr>
        <w:jc w:val="both"/>
        <w:rPr>
          <w:ins w:id="1196" w:author="Pablo Blanco Peris" w:date="2017-05-28T12:57:00Z"/>
          <w:rFonts w:ascii="Book Antiqua" w:hAnsi="Book Antiqua" w:cs="Times"/>
        </w:rPr>
        <w:pPrChange w:id="1197" w:author="Pablo Blanco Peris" w:date="2017-05-24T17:59:00Z">
          <w:pPr/>
        </w:pPrChange>
      </w:pPr>
      <w:del w:id="1198"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199" w:author="Pablo Blanco Peris" w:date="2017-05-28T12:54:00Z">
        <w:r w:rsidR="00E24D15">
          <w:rPr>
            <w:rFonts w:ascii="Book Antiqua" w:hAnsi="Book Antiqua" w:cs="Times"/>
          </w:rPr>
          <w:t xml:space="preserve">La técnica de manipulación de imágenes mediante empalme es una de las </w:t>
        </w:r>
      </w:ins>
      <w:ins w:id="1200" w:author="Pablo Blanco Peris" w:date="2017-05-28T12:55:00Z">
        <w:r w:rsidR="00E24D15">
          <w:rPr>
            <w:rFonts w:ascii="Book Antiqua" w:hAnsi="Book Antiqua" w:cs="Times"/>
          </w:rPr>
          <w:t>más</w:t>
        </w:r>
      </w:ins>
      <w:ins w:id="1201" w:author="Pablo Blanco Peris" w:date="2017-05-28T12:54:00Z">
        <w:r w:rsidR="00E24D15">
          <w:rPr>
            <w:rFonts w:ascii="Book Antiqua" w:hAnsi="Book Antiqua" w:cs="Times"/>
          </w:rPr>
          <w:t xml:space="preserve"> empleadas hoy en d</w:t>
        </w:r>
      </w:ins>
      <w:ins w:id="1202" w:author="Pablo Blanco Peris" w:date="2017-05-28T12:55:00Z">
        <w:r w:rsidR="00E24D15">
          <w:rPr>
            <w:rFonts w:ascii="Book Antiqua" w:hAnsi="Book Antiqua" w:cs="Times"/>
          </w:rPr>
          <w:t>ía, este método consiste en cortar cierto contenido de una imagen y pegarlo en otra.</w:t>
        </w:r>
      </w:ins>
      <w:ins w:id="1203"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204" w:author="Pablo Blanco Peris" w:date="2017-05-28T13:03:00Z"/>
          <w:rFonts w:ascii="Book Antiqua" w:hAnsi="Book Antiqua" w:cs="Times"/>
        </w:rPr>
        <w:pPrChange w:id="1205" w:author="Pablo Blanco Peris" w:date="2017-05-24T17:59:00Z">
          <w:pPr/>
        </w:pPrChange>
      </w:pPr>
      <w:ins w:id="1206"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207" w:author="Pablo Blanco Peris" w:date="2017-05-28T12:58:00Z">
        <w:r w:rsidR="007D0F91">
          <w:rPr>
            <w:rFonts w:ascii="Book Antiqua" w:hAnsi="Book Antiqua" w:cs="Times"/>
          </w:rPr>
          <w:t>información</w:t>
        </w:r>
      </w:ins>
      <w:ins w:id="1208" w:author="Pablo Blanco Peris" w:date="2017-05-28T12:57:00Z">
        <w:r w:rsidR="007D0F91">
          <w:rPr>
            <w:rFonts w:ascii="Book Antiqua" w:hAnsi="Book Antiqua" w:cs="Times"/>
          </w:rPr>
          <w:t xml:space="preserve"> </w:t>
        </w:r>
      </w:ins>
      <w:ins w:id="1209" w:author="Pablo Blanco Peris" w:date="2017-05-28T12:58:00Z">
        <w:r w:rsidR="007D0F91">
          <w:rPr>
            <w:rFonts w:ascii="Book Antiqua" w:hAnsi="Book Antiqua" w:cs="Times"/>
          </w:rPr>
          <w:t>las intentan vender como contenido original y verdadero</w:t>
        </w:r>
      </w:ins>
      <w:ins w:id="1210" w:author="Pablo Blanco Peris" w:date="2017-05-28T13:03:00Z">
        <w:r w:rsidR="00BC4248">
          <w:rPr>
            <w:rFonts w:ascii="Book Antiqua" w:hAnsi="Book Antiqua" w:cs="Times"/>
          </w:rPr>
          <w:t>, tanto en revistas o televisión, por ejemplo</w:t>
        </w:r>
      </w:ins>
      <w:ins w:id="1211" w:author="Pablo Blanco Peris" w:date="2017-05-28T12:59:00Z">
        <w:r w:rsidR="007D0F91">
          <w:rPr>
            <w:rFonts w:ascii="Book Antiqua" w:hAnsi="Book Antiqua" w:cs="Times"/>
          </w:rPr>
          <w:t>.</w:t>
        </w:r>
      </w:ins>
    </w:p>
    <w:p w14:paraId="4FB97F5E" w14:textId="77777777" w:rsidR="00BC4248" w:rsidRDefault="00BC4248">
      <w:pPr>
        <w:jc w:val="both"/>
        <w:rPr>
          <w:ins w:id="1212" w:author="Pablo Blanco Peris" w:date="2017-05-28T12:59:00Z"/>
          <w:rFonts w:ascii="Book Antiqua" w:hAnsi="Book Antiqua" w:cs="Times"/>
        </w:rPr>
        <w:pPrChange w:id="1213" w:author="Pablo Blanco Peris" w:date="2017-05-24T17:59:00Z">
          <w:pPr/>
        </w:pPrChange>
      </w:pPr>
    </w:p>
    <w:p w14:paraId="457E84D6" w14:textId="23FFF056" w:rsidR="00BC4248" w:rsidRDefault="007D0F91">
      <w:pPr>
        <w:jc w:val="both"/>
        <w:rPr>
          <w:ins w:id="1214" w:author="Pablo Blanco Peris" w:date="2017-05-28T13:32:00Z"/>
          <w:rFonts w:ascii="Book Antiqua" w:hAnsi="Book Antiqua" w:cs="Times"/>
        </w:rPr>
        <w:pPrChange w:id="1215" w:author="Pablo Blanco Peris" w:date="2017-05-24T17:59:00Z">
          <w:pPr/>
        </w:pPrChange>
      </w:pPr>
      <w:ins w:id="1216" w:author="Pablo Blanco Peris" w:date="2017-05-28T12:59:00Z">
        <w:r>
          <w:rPr>
            <w:rFonts w:ascii="Book Antiqua" w:hAnsi="Book Antiqua" w:cs="Times"/>
          </w:rPr>
          <w:t xml:space="preserve">La </w:t>
        </w:r>
      </w:ins>
      <w:ins w:id="1217" w:author="Pablo Blanco Peris" w:date="2017-05-28T13:00:00Z">
        <w:r w:rsidR="00BC4248">
          <w:rPr>
            <w:rFonts w:ascii="Book Antiqua" w:hAnsi="Book Antiqua" w:cs="Times"/>
          </w:rPr>
          <w:t xml:space="preserve">gran variedad </w:t>
        </w:r>
      </w:ins>
      <w:ins w:id="1218" w:author="Pablo Blanco Peris" w:date="2017-05-28T12:59:00Z">
        <w:r>
          <w:rPr>
            <w:rFonts w:ascii="Book Antiqua" w:hAnsi="Book Antiqua" w:cs="Times"/>
          </w:rPr>
          <w:t>de aplicaciones de</w:t>
        </w:r>
      </w:ins>
      <w:ins w:id="1219" w:author="Pablo Blanco Peris" w:date="2017-05-28T13:00:00Z">
        <w:r w:rsidR="00BC4248">
          <w:rPr>
            <w:rFonts w:ascii="Book Antiqua" w:hAnsi="Book Antiqua" w:cs="Times"/>
          </w:rPr>
          <w:t xml:space="preserve"> edición de imágenes que existe en esta época facilita de manera exponencial la </w:t>
        </w:r>
      </w:ins>
      <w:ins w:id="1220" w:author="Pablo Blanco Peris" w:date="2017-05-28T13:01:00Z">
        <w:r w:rsidR="00BC4248">
          <w:rPr>
            <w:rFonts w:ascii="Book Antiqua" w:hAnsi="Book Antiqua" w:cs="Times"/>
          </w:rPr>
          <w:t>creación</w:t>
        </w:r>
      </w:ins>
      <w:ins w:id="1221" w:author="Pablo Blanco Peris" w:date="2017-05-28T13:00:00Z">
        <w:r w:rsidR="00BC4248">
          <w:rPr>
            <w:rFonts w:ascii="Book Antiqua" w:hAnsi="Book Antiqua" w:cs="Times"/>
          </w:rPr>
          <w:t xml:space="preserve"> </w:t>
        </w:r>
      </w:ins>
      <w:ins w:id="1222" w:author="Pablo Blanco Peris" w:date="2017-05-28T13:01:00Z">
        <w:r w:rsidR="00BC4248">
          <w:rPr>
            <w:rFonts w:ascii="Book Antiqua" w:hAnsi="Book Antiqua" w:cs="Times"/>
          </w:rPr>
          <w:t>de este tipo de imágenes, ya que</w:t>
        </w:r>
      </w:ins>
      <w:ins w:id="1223" w:author="Pablo Blanco Peris" w:date="2017-05-28T13:02:00Z">
        <w:r w:rsidR="00BC4248">
          <w:rPr>
            <w:rFonts w:ascii="Book Antiqua" w:hAnsi="Book Antiqua" w:cs="Times"/>
          </w:rPr>
          <w:t>,</w:t>
        </w:r>
      </w:ins>
      <w:ins w:id="1224" w:author="Pablo Blanco Peris" w:date="2017-05-28T13:01:00Z">
        <w:r w:rsidR="00BC4248">
          <w:rPr>
            <w:rFonts w:ascii="Book Antiqua" w:hAnsi="Book Antiqua" w:cs="Times"/>
          </w:rPr>
          <w:t xml:space="preserve"> cualquier persona que sepa manejar una </w:t>
        </w:r>
      </w:ins>
      <w:ins w:id="1225" w:author="Pablo Blanco Peris" w:date="2017-05-28T13:02:00Z">
        <w:r w:rsidR="00BC4248">
          <w:rPr>
            <w:rFonts w:ascii="Book Antiqua" w:hAnsi="Book Antiqua" w:cs="Times"/>
          </w:rPr>
          <w:t>aplicación</w:t>
        </w:r>
      </w:ins>
      <w:ins w:id="1226" w:author="Pablo Blanco Peris" w:date="2017-05-28T13:01:00Z">
        <w:r w:rsidR="00BC4248">
          <w:rPr>
            <w:rFonts w:ascii="Book Antiqua" w:hAnsi="Book Antiqua" w:cs="Times"/>
          </w:rPr>
          <w:t xml:space="preserve"> </w:t>
        </w:r>
      </w:ins>
      <w:ins w:id="1227" w:author="Pablo Blanco Peris" w:date="2017-05-28T13:02:00Z">
        <w:r w:rsidR="00BC4248">
          <w:rPr>
            <w:rFonts w:ascii="Book Antiqua" w:hAnsi="Book Antiqua" w:cs="Times"/>
          </w:rPr>
          <w:t xml:space="preserve">de este estilo, no </w:t>
        </w:r>
      </w:ins>
      <w:ins w:id="1228" w:author="Pablo Blanco Peris" w:date="2017-05-28T13:03:00Z">
        <w:r w:rsidR="00BC4248">
          <w:rPr>
            <w:rFonts w:ascii="Book Antiqua" w:hAnsi="Book Antiqua" w:cs="Times"/>
          </w:rPr>
          <w:t xml:space="preserve">necesariamente </w:t>
        </w:r>
      </w:ins>
      <w:ins w:id="1229" w:author="Pablo Blanco Peris" w:date="2017-05-28T13:02:00Z">
        <w:r w:rsidR="00BC4248">
          <w:rPr>
            <w:rFonts w:ascii="Book Antiqua" w:hAnsi="Book Antiqua" w:cs="Times"/>
          </w:rPr>
          <w:t>a nivel experto, puede crear contenido de estas características sin ninguna complicación</w:t>
        </w:r>
      </w:ins>
      <w:ins w:id="1230" w:author="Pablo Blanco Peris" w:date="2017-05-28T13:03:00Z">
        <w:r w:rsidR="00BC4248">
          <w:rPr>
            <w:rFonts w:ascii="Book Antiqua" w:hAnsi="Book Antiqua" w:cs="Times"/>
          </w:rPr>
          <w:t xml:space="preserve"> sin que </w:t>
        </w:r>
      </w:ins>
      <w:ins w:id="1231" w:author="Pablo Blanco Peris" w:date="2017-05-28T13:07:00Z">
        <w:r w:rsidR="006A4CBB">
          <w:rPr>
            <w:rFonts w:ascii="Book Antiqua" w:hAnsi="Book Antiqua" w:cs="Times"/>
          </w:rPr>
          <w:t xml:space="preserve">la manipulación </w:t>
        </w:r>
      </w:ins>
      <w:ins w:id="1232" w:author="Pablo Blanco Peris" w:date="2017-05-28T13:03:00Z">
        <w:r w:rsidR="00BC4248">
          <w:rPr>
            <w:rFonts w:ascii="Book Antiqua" w:hAnsi="Book Antiqua" w:cs="Times"/>
          </w:rPr>
          <w:t>sea apreciable</w:t>
        </w:r>
      </w:ins>
      <w:ins w:id="1233" w:author="Pablo Blanco Peris" w:date="2017-05-28T13:02:00Z">
        <w:r w:rsidR="00BC4248">
          <w:rPr>
            <w:rFonts w:ascii="Book Antiqua" w:hAnsi="Book Antiqua" w:cs="Times"/>
          </w:rPr>
          <w:t>.</w:t>
        </w:r>
      </w:ins>
    </w:p>
    <w:p w14:paraId="716546A6" w14:textId="77777777" w:rsidR="004253C9" w:rsidRDefault="004253C9">
      <w:pPr>
        <w:jc w:val="both"/>
        <w:rPr>
          <w:ins w:id="1234" w:author="Pablo Blanco Peris" w:date="2017-05-28T13:32:00Z"/>
          <w:rFonts w:ascii="Book Antiqua" w:hAnsi="Book Antiqua" w:cs="Times"/>
        </w:rPr>
        <w:pPrChange w:id="1235" w:author="Pablo Blanco Peris" w:date="2017-05-24T17:59:00Z">
          <w:pPr/>
        </w:pPrChange>
      </w:pPr>
    </w:p>
    <w:p w14:paraId="6CB53486" w14:textId="294B6291" w:rsidR="00E64B63" w:rsidRDefault="004253C9">
      <w:pPr>
        <w:jc w:val="both"/>
        <w:rPr>
          <w:ins w:id="1236" w:author="Pablo Blanco Peris" w:date="2017-05-28T13:04:00Z"/>
          <w:rFonts w:ascii="Book Antiqua" w:hAnsi="Book Antiqua" w:cs="Times"/>
        </w:rPr>
        <w:pPrChange w:id="1237" w:author="Pablo Blanco Peris" w:date="2017-05-24T17:59:00Z">
          <w:pPr/>
        </w:pPrChange>
      </w:pPr>
      <w:ins w:id="1238" w:author="Pablo Blanco Peris" w:date="2017-05-28T13:32:00Z">
        <w:r>
          <w:rPr>
            <w:rFonts w:ascii="Book Antiqua" w:hAnsi="Book Antiqua" w:cs="Times"/>
          </w:rPr>
          <w:t xml:space="preserve">En la figura que se muestra a </w:t>
        </w:r>
      </w:ins>
      <w:ins w:id="1239" w:author="Pablo Blanco Peris" w:date="2017-05-28T13:33:00Z">
        <w:r>
          <w:rPr>
            <w:rFonts w:ascii="Book Antiqua" w:hAnsi="Book Antiqua" w:cs="Times"/>
          </w:rPr>
          <w:t>continuación</w:t>
        </w:r>
      </w:ins>
      <w:ins w:id="1240" w:author="Pablo Blanco Peris" w:date="2017-05-28T13:37:00Z">
        <w:r w:rsidR="00E64B63">
          <w:rPr>
            <w:rFonts w:ascii="Book Antiqua" w:hAnsi="Book Antiqua" w:cs="Times"/>
          </w:rPr>
          <w:t xml:space="preserve"> </w:t>
        </w:r>
      </w:ins>
      <w:ins w:id="1241"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242"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243" w:author="Pablo Blanco Peris" w:date="2017-05-28T13:39:00Z">
        <w:r w:rsidR="00E64B63">
          <w:rPr>
            <w:rFonts w:ascii="Book Antiqua" w:hAnsi="Book Antiqua" w:cs="Times"/>
          </w:rPr>
          <w:t xml:space="preserve"> </w:t>
        </w:r>
      </w:ins>
      <w:ins w:id="1244" w:author="Pablo Blanco Peris" w:date="2017-05-28T13:38:00Z">
        <w:r w:rsidR="00E64B63">
          <w:rPr>
            <w:rFonts w:ascii="Book Antiqua" w:hAnsi="Book Antiqua" w:cs="Times"/>
          </w:rPr>
          <w:t xml:space="preserve">Las imágenes de abajo son las resultantes de la mezcla de las dos </w:t>
        </w:r>
      </w:ins>
      <w:ins w:id="1245" w:author="Pablo Blanco Peris" w:date="2017-05-28T13:39:00Z">
        <w:r w:rsidR="00E64B63">
          <w:rPr>
            <w:rFonts w:ascii="Book Antiqua" w:hAnsi="Book Antiqua" w:cs="Times"/>
          </w:rPr>
          <w:t>imágenes</w:t>
        </w:r>
      </w:ins>
      <w:ins w:id="1246" w:author="Pablo Blanco Peris" w:date="2017-05-28T13:38:00Z">
        <w:r w:rsidR="00E64B63">
          <w:rPr>
            <w:rFonts w:ascii="Book Antiqua" w:hAnsi="Book Antiqua" w:cs="Times"/>
          </w:rPr>
          <w:t xml:space="preserve"> </w:t>
        </w:r>
      </w:ins>
      <w:ins w:id="1247" w:author="Pablo Blanco Peris" w:date="2017-05-28T13:39:00Z">
        <w:r w:rsidR="00E64B63">
          <w:rPr>
            <w:rFonts w:ascii="Book Antiqua" w:hAnsi="Book Antiqua" w:cs="Times"/>
          </w:rPr>
          <w:t>superiores.</w:t>
        </w:r>
      </w:ins>
    </w:p>
    <w:p w14:paraId="2DD75A9D" w14:textId="77777777" w:rsidR="00F60594" w:rsidRDefault="00F60594">
      <w:pPr>
        <w:jc w:val="both"/>
        <w:rPr>
          <w:ins w:id="1248" w:author="Pablo Blanco Peris" w:date="2017-05-28T13:25:00Z"/>
          <w:rFonts w:ascii="Book Antiqua" w:hAnsi="Book Antiqua" w:cs="Times"/>
        </w:rPr>
        <w:pPrChange w:id="1249" w:author="Pablo Blanco Peris" w:date="2017-05-24T17:59:00Z">
          <w:pPr/>
        </w:pPrChange>
      </w:pPr>
    </w:p>
    <w:p w14:paraId="39BC0CCE" w14:textId="77777777" w:rsidR="00F60594" w:rsidRDefault="00F60594">
      <w:pPr>
        <w:jc w:val="both"/>
        <w:rPr>
          <w:ins w:id="1250" w:author="Pablo Blanco Peris" w:date="2017-05-28T13:25:00Z"/>
          <w:rFonts w:ascii="Book Antiqua" w:hAnsi="Book Antiqua" w:cs="Times"/>
        </w:rPr>
        <w:pPrChange w:id="1251" w:author="Pablo Blanco Peris" w:date="2017-05-24T17:59:00Z">
          <w:pPr/>
        </w:pPrChange>
      </w:pPr>
    </w:p>
    <w:p w14:paraId="1863F737" w14:textId="6B4343AE" w:rsidR="00F4745A" w:rsidRPr="00F4745A" w:rsidRDefault="00AE3628">
      <w:pPr>
        <w:jc w:val="both"/>
        <w:rPr>
          <w:rFonts w:ascii="Book Antiqua" w:hAnsi="Book Antiqua" w:cs="Times"/>
        </w:rPr>
        <w:pPrChange w:id="1252" w:author="Pablo Blanco Peris" w:date="2017-05-24T17:59:00Z">
          <w:pPr/>
        </w:pPrChange>
      </w:pPr>
      <w:ins w:id="1253" w:author="Pablo Blanco Peris" w:date="2017-05-28T13:26:00Z">
        <w:r w:rsidRPr="00AE3628">
          <w:rPr>
            <w:rFonts w:ascii="Book Antiqua" w:hAnsi="Book Antiqua" w:cs="Times"/>
            <w:noProof/>
            <w:lang w:val="es-ES_tradnl" w:eastAsia="es-ES_tradnl"/>
            <w:rPrChange w:id="1254" w:author="Unknown">
              <w:rPr>
                <w:noProof/>
                <w:lang w:val="es-ES_tradnl" w:eastAsia="es-ES_tradnl"/>
              </w:rPr>
            </w:rPrChange>
          </w:rPr>
          <w:lastRenderedPageBreak/>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652520"/>
                      </a:xfrm>
                      <a:prstGeom prst="rect">
                        <a:avLst/>
                      </a:prstGeom>
                    </pic:spPr>
                  </pic:pic>
                </a:graphicData>
              </a:graphic>
            </wp:inline>
          </w:drawing>
        </w:r>
      </w:ins>
      <w:del w:id="1255"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256" w:author="Pablo Blanco Peris" w:date="2017-05-28T13:30:00Z"/>
          <w:iCs/>
        </w:rPr>
      </w:pPr>
      <w:ins w:id="1257" w:author="Pablo Blanco Peris" w:date="2017-05-28T13:30:00Z">
        <w:r>
          <w:rPr>
            <w:iCs/>
          </w:rPr>
          <w:tab/>
        </w:r>
      </w:ins>
    </w:p>
    <w:p w14:paraId="12B5A4BC" w14:textId="76673B92" w:rsidR="005006D7" w:rsidRPr="008B6AE5" w:rsidRDefault="005006D7" w:rsidP="005006D7">
      <w:pPr>
        <w:jc w:val="center"/>
        <w:rPr>
          <w:ins w:id="1258" w:author="Pablo Blanco Peris" w:date="2017-05-28T13:30:00Z"/>
          <w:rFonts w:ascii="Book Antiqua" w:hAnsi="Book Antiqua" w:cs="Times"/>
          <w:i/>
          <w:sz w:val="20"/>
        </w:rPr>
      </w:pPr>
      <w:ins w:id="1259" w:author="Pablo Blanco Peris" w:date="2017-05-28T13:30:00Z">
        <w:r w:rsidRPr="008B6AE5">
          <w:rPr>
            <w:rFonts w:ascii="Book Antiqua" w:hAnsi="Book Antiqua" w:cs="Times"/>
            <w:i/>
            <w:sz w:val="20"/>
          </w:rPr>
          <w:t xml:space="preserve">Figura </w:t>
        </w:r>
        <w:r>
          <w:rPr>
            <w:rFonts w:ascii="Book Antiqua" w:hAnsi="Book Antiqua" w:cs="Times"/>
            <w:i/>
            <w:sz w:val="20"/>
          </w:rPr>
          <w:t xml:space="preserve">3.5: Ejemplo de </w:t>
        </w:r>
      </w:ins>
      <w:ins w:id="1260"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Cs/>
          <w:szCs w:val="24"/>
        </w:rPr>
        <w:pPrChange w:id="1261"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262" w:author="Pablo Blanco Peris" w:date="2017-05-24T19:15:00Z"/>
          <w:bCs/>
          <w:smallCaps w:val="0"/>
        </w:rPr>
      </w:pPr>
      <w:bookmarkStart w:id="1263" w:name="_Toc483414159"/>
      <w:r>
        <w:rPr>
          <w:bCs/>
          <w:smallCaps w:val="0"/>
        </w:rPr>
        <w:lastRenderedPageBreak/>
        <w:t>TÉCNICAS DE IDENTIFICACIÓN DE MANIPULACIONES DE IMÁGENES DIGITALES</w:t>
      </w:r>
      <w:bookmarkEnd w:id="1263"/>
    </w:p>
    <w:p w14:paraId="150F269C" w14:textId="77777777" w:rsidR="001B0516" w:rsidRDefault="001B0516">
      <w:pPr>
        <w:rPr>
          <w:ins w:id="1264" w:author="Pablo Blanco Peris" w:date="2017-05-24T19:15:00Z"/>
        </w:rPr>
        <w:pPrChange w:id="1265" w:author="Pablo Blanco Peris" w:date="2017-05-24T19:15:00Z">
          <w:pPr>
            <w:pStyle w:val="Ttulo1"/>
            <w:numPr>
              <w:numId w:val="19"/>
            </w:numPr>
            <w:ind w:left="284" w:hanging="284"/>
          </w:pPr>
        </w:pPrChange>
      </w:pPr>
    </w:p>
    <w:p w14:paraId="15722253" w14:textId="4CA9379A" w:rsidR="001B0516" w:rsidRDefault="001B0516">
      <w:pPr>
        <w:jc w:val="both"/>
        <w:rPr>
          <w:ins w:id="1266" w:author="Pablo Blanco Peris" w:date="2017-05-24T19:17:00Z"/>
          <w:rFonts w:cs="Times"/>
        </w:rPr>
        <w:pPrChange w:id="1267" w:author="Pablo Blanco Peris" w:date="2017-05-24T19:15:00Z">
          <w:pPr>
            <w:pStyle w:val="Ttulo1"/>
            <w:numPr>
              <w:numId w:val="19"/>
            </w:numPr>
            <w:ind w:left="284" w:hanging="284"/>
          </w:pPr>
        </w:pPrChange>
      </w:pPr>
      <w:ins w:id="1268" w:author="Pablo Blanco Peris" w:date="2017-05-24T19:15:00Z">
        <w:r>
          <w:rPr>
            <w:rFonts w:ascii="Book Antiqua" w:hAnsi="Book Antiqua" w:cs="Times"/>
          </w:rPr>
          <w:t>Desafortunadamente hoy en día existe mucha facilidad a la hora de manipular contenido multimedia</w:t>
        </w:r>
      </w:ins>
      <w:ins w:id="1269"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270" w:author="Pablo Blanco Peris" w:date="2017-05-24T19:19:00Z"/>
          <w:rFonts w:cs="Times"/>
        </w:rPr>
        <w:pPrChange w:id="1271" w:author="Pablo Blanco Peris" w:date="2017-05-24T19:15:00Z">
          <w:pPr>
            <w:pStyle w:val="Ttulo1"/>
            <w:numPr>
              <w:numId w:val="19"/>
            </w:numPr>
            <w:ind w:left="284" w:hanging="284"/>
          </w:pPr>
        </w:pPrChange>
      </w:pPr>
      <w:ins w:id="1272" w:author="Pablo Blanco Peris" w:date="2017-05-24T19:18:00Z">
        <w:r>
          <w:rPr>
            <w:rFonts w:ascii="Book Antiqua" w:hAnsi="Book Antiqua" w:cs="Times"/>
          </w:rPr>
          <w:t xml:space="preserve">Este hecho tuvo como consecuencia el interés de muchos investigadores </w:t>
        </w:r>
      </w:ins>
      <w:ins w:id="1273"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274" w:author="Pablo Blanco Peris" w:date="2017-05-24T19:23:00Z"/>
          <w:rFonts w:cs="Times"/>
        </w:rPr>
        <w:pPrChange w:id="1275" w:author="Pablo Blanco Peris" w:date="2017-05-24T19:15:00Z">
          <w:pPr>
            <w:pStyle w:val="Ttulo1"/>
            <w:numPr>
              <w:numId w:val="19"/>
            </w:numPr>
            <w:ind w:left="284" w:hanging="284"/>
          </w:pPr>
        </w:pPrChange>
      </w:pPr>
      <w:ins w:id="1276" w:author="Pablo Blanco Peris" w:date="2017-05-24T19:19:00Z">
        <w:r>
          <w:rPr>
            <w:rFonts w:ascii="Book Antiqua" w:hAnsi="Book Antiqua" w:cs="Times"/>
          </w:rPr>
          <w:t xml:space="preserve">Desde entonces, una gran cantidad de algoritmos han sido desarrollados, analizados y probados con </w:t>
        </w:r>
      </w:ins>
      <w:ins w:id="1277" w:author="Pablo Blanco Peris" w:date="2017-05-24T19:20:00Z">
        <w:r>
          <w:rPr>
            <w:rFonts w:ascii="Book Antiqua" w:hAnsi="Book Antiqua" w:cs="Times"/>
          </w:rPr>
          <w:t>intención</w:t>
        </w:r>
      </w:ins>
      <w:ins w:id="1278" w:author="Pablo Blanco Peris" w:date="2017-05-24T19:19:00Z">
        <w:r>
          <w:rPr>
            <w:rFonts w:ascii="Book Antiqua" w:hAnsi="Book Antiqua" w:cs="Times"/>
          </w:rPr>
          <w:t xml:space="preserve"> </w:t>
        </w:r>
      </w:ins>
      <w:ins w:id="1279" w:author="Pablo Blanco Peris" w:date="2017-05-24T19:20:00Z">
        <w:r>
          <w:rPr>
            <w:rFonts w:ascii="Book Antiqua" w:hAnsi="Book Antiqua" w:cs="Times"/>
          </w:rPr>
          <w:t xml:space="preserve">de </w:t>
        </w:r>
      </w:ins>
      <w:ins w:id="1280" w:author="Pablo Blanco Peris" w:date="2017-05-24T19:22:00Z">
        <w:r w:rsidR="00352FC9">
          <w:rPr>
            <w:rFonts w:ascii="Book Antiqua" w:hAnsi="Book Antiqua" w:cs="Times"/>
          </w:rPr>
          <w:t xml:space="preserve">verificar la integridad de las </w:t>
        </w:r>
      </w:ins>
      <w:ins w:id="1281" w:author="Pablo Blanco Peris" w:date="2017-05-24T19:23:00Z">
        <w:r w:rsidR="00352FC9">
          <w:rPr>
            <w:rFonts w:ascii="Book Antiqua" w:hAnsi="Book Antiqua" w:cs="Times"/>
          </w:rPr>
          <w:t>imágenes</w:t>
        </w:r>
      </w:ins>
      <w:ins w:id="1282" w:author="Pablo Blanco Peris" w:date="2017-05-24T19:22:00Z">
        <w:r w:rsidR="00352FC9">
          <w:rPr>
            <w:rFonts w:ascii="Book Antiqua" w:hAnsi="Book Antiqua" w:cs="Times"/>
          </w:rPr>
          <w:t xml:space="preserve"> </w:t>
        </w:r>
      </w:ins>
      <w:ins w:id="1283" w:author="Pablo Blanco Peris" w:date="2017-05-24T19:23:00Z">
        <w:r w:rsidR="00352FC9">
          <w:rPr>
            <w:rFonts w:ascii="Book Antiqua" w:hAnsi="Book Antiqua" w:cs="Times"/>
          </w:rPr>
          <w:t>digitales a día de hoy.</w:t>
        </w:r>
      </w:ins>
    </w:p>
    <w:p w14:paraId="0C5DC064" w14:textId="77777777" w:rsidR="00352FC9" w:rsidRDefault="00352FC9">
      <w:pPr>
        <w:jc w:val="both"/>
        <w:rPr>
          <w:ins w:id="1284" w:author="Pablo Blanco Peris" w:date="2017-05-24T19:23:00Z"/>
          <w:rFonts w:cs="Times"/>
        </w:rPr>
        <w:pPrChange w:id="1285" w:author="Pablo Blanco Peris" w:date="2017-05-24T19:15:00Z">
          <w:pPr>
            <w:pStyle w:val="Ttulo1"/>
            <w:numPr>
              <w:numId w:val="19"/>
            </w:numPr>
            <w:ind w:left="284" w:hanging="284"/>
          </w:pPr>
        </w:pPrChange>
      </w:pPr>
    </w:p>
    <w:p w14:paraId="03AA6EFC" w14:textId="1F09CD0B" w:rsidR="00352FC9" w:rsidRDefault="00352FC9">
      <w:pPr>
        <w:jc w:val="both"/>
        <w:rPr>
          <w:ins w:id="1286" w:author="Pablo Blanco Peris" w:date="2017-05-28T12:43:00Z"/>
          <w:rFonts w:cs="Times"/>
        </w:rPr>
        <w:pPrChange w:id="1287" w:author="Pablo Blanco Peris" w:date="2017-05-24T19:15:00Z">
          <w:pPr>
            <w:pStyle w:val="Ttulo1"/>
            <w:numPr>
              <w:numId w:val="19"/>
            </w:numPr>
            <w:ind w:left="284" w:hanging="284"/>
          </w:pPr>
        </w:pPrChange>
      </w:pPr>
      <w:ins w:id="1288" w:author="Pablo Blanco Peris" w:date="2017-05-24T19:23:00Z">
        <w:r>
          <w:rPr>
            <w:rFonts w:ascii="Book Antiqua" w:hAnsi="Book Antiqua" w:cs="Times"/>
          </w:rPr>
          <w:t xml:space="preserve">Debido a las diferentes técnicas de manipulación de imágenes, se han desarrollado diferentes </w:t>
        </w:r>
      </w:ins>
      <w:ins w:id="1289" w:author="Pablo Blanco Peris" w:date="2017-05-24T19:24:00Z">
        <w:r>
          <w:rPr>
            <w:rFonts w:ascii="Book Antiqua" w:hAnsi="Book Antiqua" w:cs="Times"/>
          </w:rPr>
          <w:t>métodos</w:t>
        </w:r>
      </w:ins>
      <w:ins w:id="1290" w:author="Pablo Blanco Peris" w:date="2017-05-24T19:23:00Z">
        <w:r>
          <w:rPr>
            <w:rFonts w:ascii="Book Antiqua" w:hAnsi="Book Antiqua" w:cs="Times"/>
          </w:rPr>
          <w:t xml:space="preserve"> </w:t>
        </w:r>
      </w:ins>
      <w:ins w:id="1291" w:author="Pablo Blanco Peris" w:date="2017-05-24T19:24:00Z">
        <w:r>
          <w:rPr>
            <w:rFonts w:ascii="Book Antiqua" w:hAnsi="Book Antiqua" w:cs="Times"/>
          </w:rPr>
          <w:t>de detección.</w:t>
        </w:r>
      </w:ins>
    </w:p>
    <w:p w14:paraId="199AF3F3" w14:textId="77777777" w:rsidR="00976DCE" w:rsidRDefault="00976DCE">
      <w:pPr>
        <w:jc w:val="both"/>
        <w:rPr>
          <w:ins w:id="1292" w:author="Pablo Blanco Peris" w:date="2017-05-28T12:43:00Z"/>
          <w:rFonts w:cs="Times"/>
        </w:rPr>
        <w:pPrChange w:id="1293" w:author="Pablo Blanco Peris" w:date="2017-05-24T19:15:00Z">
          <w:pPr>
            <w:pStyle w:val="Ttulo1"/>
            <w:numPr>
              <w:numId w:val="19"/>
            </w:numPr>
            <w:ind w:left="284" w:hanging="284"/>
          </w:pPr>
        </w:pPrChange>
      </w:pPr>
    </w:p>
    <w:p w14:paraId="688D7A7B" w14:textId="77777777" w:rsidR="00976DCE" w:rsidRDefault="00976DCE">
      <w:pPr>
        <w:jc w:val="both"/>
        <w:rPr>
          <w:ins w:id="1294" w:author="Pablo Blanco Peris" w:date="2017-05-28T12:43:00Z"/>
          <w:rFonts w:cs="Times"/>
        </w:rPr>
        <w:pPrChange w:id="1295" w:author="Pablo Blanco Peris" w:date="2017-05-24T19:15:00Z">
          <w:pPr>
            <w:pStyle w:val="Ttulo1"/>
            <w:numPr>
              <w:numId w:val="19"/>
            </w:numPr>
            <w:ind w:left="284" w:hanging="284"/>
          </w:pPr>
        </w:pPrChange>
      </w:pPr>
    </w:p>
    <w:p w14:paraId="06BD04E8" w14:textId="1D3D41BF" w:rsidR="00207E44" w:rsidRDefault="00976DCE">
      <w:pPr>
        <w:jc w:val="both"/>
        <w:rPr>
          <w:ins w:id="1296" w:author="Pablo Blanco Peris" w:date="2017-05-28T12:44:00Z"/>
          <w:rFonts w:cs="Times"/>
        </w:rPr>
        <w:pPrChange w:id="1297" w:author="Pablo Blanco Peris" w:date="2017-05-24T19:15:00Z">
          <w:pPr>
            <w:pStyle w:val="Ttulo1"/>
            <w:numPr>
              <w:numId w:val="19"/>
            </w:numPr>
            <w:ind w:left="284" w:hanging="284"/>
          </w:pPr>
        </w:pPrChange>
      </w:pPr>
      <w:ins w:id="1298"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299" w:author="Pablo Blanco Peris" w:date="2017-05-28T12:44:00Z">
        <w:r w:rsidR="00207E44">
          <w:rPr>
            <w:rFonts w:ascii="Book Antiqua" w:hAnsi="Book Antiqua" w:cs="Times"/>
          </w:rPr>
          <w:t xml:space="preserve"> de artículos</w:t>
        </w:r>
      </w:ins>
      <w:ins w:id="1300" w:author="Pablo Blanco Peris" w:date="2017-05-28T12:47:00Z">
        <w:r w:rsidR="00207E44">
          <w:rPr>
            <w:rFonts w:ascii="Book Antiqua" w:hAnsi="Book Antiqua" w:cs="Times"/>
          </w:rPr>
          <w:t xml:space="preserve"> basados en</w:t>
        </w:r>
      </w:ins>
      <w:ins w:id="1301" w:author="Pablo Blanco Peris" w:date="2017-05-28T12:44:00Z">
        <w:r w:rsidR="00207E44">
          <w:rPr>
            <w:rFonts w:ascii="Book Antiqua" w:hAnsi="Book Antiqua" w:cs="Times"/>
          </w:rPr>
          <w:t xml:space="preserve"> técnicas de identificación de imágenes manipuladas</w:t>
        </w:r>
      </w:ins>
      <w:ins w:id="1302" w:author="Pablo Blanco Peris" w:date="2017-05-28T12:45:00Z">
        <w:r w:rsidR="00207E44">
          <w:rPr>
            <w:rFonts w:ascii="Book Antiqua" w:hAnsi="Book Antiqua" w:cs="Times"/>
          </w:rPr>
          <w:t xml:space="preserve"> según </w:t>
        </w:r>
      </w:ins>
      <w:ins w:id="1303"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304" w:author="Pablo Blanco Peris" w:date="2017-05-28T12:46:00Z">
        <w:r w:rsidR="00207E44">
          <w:rPr>
            <w:rFonts w:ascii="Book Antiqua" w:hAnsi="Book Antiqua" w:cs="Times"/>
            <w:noProof/>
          </w:rPr>
          <w:t>[5]</w:t>
        </w:r>
        <w:r w:rsidR="00207E44">
          <w:rPr>
            <w:rFonts w:ascii="Book Antiqua" w:hAnsi="Book Antiqua" w:cs="Times"/>
          </w:rPr>
          <w:fldChar w:fldCharType="end"/>
        </w:r>
      </w:ins>
      <w:ins w:id="1305" w:author="Pablo Blanco Peris" w:date="2017-05-28T12:44:00Z">
        <w:r w:rsidR="00207E44">
          <w:rPr>
            <w:rFonts w:ascii="Book Antiqua" w:hAnsi="Book Antiqua" w:cs="Times"/>
          </w:rPr>
          <w:t>.</w:t>
        </w:r>
      </w:ins>
    </w:p>
    <w:p w14:paraId="23B18AE8" w14:textId="672F3435" w:rsidR="00207E44" w:rsidRDefault="00207E44">
      <w:pPr>
        <w:jc w:val="center"/>
        <w:rPr>
          <w:ins w:id="1306" w:author="Pablo Blanco Peris" w:date="2017-05-24T19:19:00Z"/>
          <w:rFonts w:cs="Times"/>
        </w:rPr>
        <w:pPrChange w:id="1307" w:author="Pablo Blanco Peris" w:date="2017-05-28T12:50:00Z">
          <w:pPr>
            <w:pStyle w:val="Ttulo1"/>
            <w:numPr>
              <w:numId w:val="19"/>
            </w:numPr>
            <w:ind w:left="284" w:hanging="284"/>
          </w:pPr>
        </w:pPrChange>
      </w:pPr>
      <w:ins w:id="1308" w:author="Pablo Blanco Peris" w:date="2017-05-28T12:45:00Z">
        <w:r w:rsidRPr="00207E44">
          <w:rPr>
            <w:rFonts w:cs="Times"/>
            <w:noProof/>
            <w:lang w:val="es-ES_tradnl" w:eastAsia="es-ES_tradnl"/>
            <w:rPrChange w:id="1309"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310" w:author="Pablo Blanco Peris" w:date="2017-05-24T19:15:00Z">
            <w:rPr>
              <w:bCs/>
              <w:smallCaps w:val="0"/>
            </w:rPr>
          </w:rPrChange>
        </w:rPr>
        <w:pPrChange w:id="1311"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312" w:name="_Toc483414160"/>
      <w:r>
        <w:rPr>
          <w:bCs/>
          <w:sz w:val="30"/>
          <w:szCs w:val="28"/>
        </w:rPr>
        <w:t>Técnicas de identificación de manipulaciones copia-pega</w:t>
      </w:r>
      <w:bookmarkEnd w:id="1312"/>
    </w:p>
    <w:p w14:paraId="61715976" w14:textId="77777777" w:rsidR="00F30566" w:rsidRDefault="00F30566" w:rsidP="00F30566"/>
    <w:p w14:paraId="5A8FCEDB" w14:textId="77777777" w:rsidR="00194F2C" w:rsidRDefault="00194F2C">
      <w:pPr>
        <w:jc w:val="both"/>
        <w:rPr>
          <w:rFonts w:ascii="Book Antiqua" w:hAnsi="Book Antiqua" w:cs="Times"/>
        </w:rPr>
        <w:pPrChange w:id="1313"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314"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315"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316"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317" w:author="Pablo Blanco Peris" w:date="2017-05-28T12:46:00Z">
        <w:r w:rsidR="00207E44">
          <w:rPr>
            <w:rFonts w:ascii="Book Antiqua" w:hAnsi="Book Antiqua" w:cs="Times"/>
            <w:noProof/>
          </w:rPr>
          <w:t>[6]</w:t>
        </w:r>
      </w:ins>
      <w:del w:id="1318"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319"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320"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321"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322"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323" w:author="Pablo Blanco Peris" w:date="2017-05-24T17:58:00Z">
          <w:pPr/>
        </w:pPrChange>
      </w:pPr>
    </w:p>
    <w:p w14:paraId="406AE628" w14:textId="12D112A5" w:rsidR="00557814" w:rsidRDefault="00EF2372">
      <w:pPr>
        <w:jc w:val="both"/>
        <w:rPr>
          <w:rFonts w:ascii="Book Antiqua" w:hAnsi="Book Antiqua" w:cs="Times"/>
        </w:rPr>
        <w:pPrChange w:id="1324"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325"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26"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327" w:author="Pablo Blanco Peris" w:date="2017-05-28T12:46:00Z">
        <w:r w:rsidR="00207E44">
          <w:rPr>
            <w:rFonts w:ascii="Book Antiqua" w:hAnsi="Book Antiqua" w:cs="Times"/>
            <w:noProof/>
          </w:rPr>
          <w:t>[7]</w:t>
        </w:r>
      </w:ins>
      <w:del w:id="1328"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329"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330"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331"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332"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333" w:author="Pablo Blanco Peris" w:date="2017-05-28T13:38:00Z">
        <w:r w:rsidR="00E64B63">
          <w:rPr>
            <w:rFonts w:ascii="Book Antiqua" w:hAnsi="Book Antiqua" w:cs="Times"/>
            <w:noProof/>
            <w:lang w:val="es-ES_tradnl"/>
          </w:rPr>
          <w:t>[9]</w:t>
        </w:r>
      </w:ins>
      <w:del w:id="1334"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335"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336"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37"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338" w:author="Pablo Blanco Peris" w:date="2017-05-28T12:46:00Z">
        <w:r w:rsidR="00207E44">
          <w:rPr>
            <w:rFonts w:ascii="Book Antiqua" w:hAnsi="Book Antiqua"/>
            <w:noProof/>
          </w:rPr>
          <w:t>[7]</w:t>
        </w:r>
      </w:ins>
      <w:del w:id="1339"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340"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341"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342" w:author="Pablo Blanco Peris" w:date="2017-05-24T17:58:00Z">
            <w:rPr>
              <w:lang w:val="es-ES_tradnl" w:eastAsia="es-ES_tradnl"/>
            </w:rPr>
          </w:rPrChange>
        </w:rPr>
        <w:t>ω = 0.6</w:t>
      </w:r>
    </w:p>
    <w:p w14:paraId="244656BC" w14:textId="77777777" w:rsidR="00E24D15" w:rsidRDefault="00E24D15">
      <w:pPr>
        <w:pStyle w:val="Ttulo2"/>
        <w:rPr>
          <w:ins w:id="1343" w:author="Pablo Blanco Peris" w:date="2017-05-28T12:52:00Z"/>
          <w:bCs/>
          <w:sz w:val="30"/>
          <w:szCs w:val="28"/>
        </w:rPr>
      </w:pPr>
      <w:bookmarkStart w:id="1344" w:name="_Toc483414161"/>
    </w:p>
    <w:p w14:paraId="23129808" w14:textId="77777777" w:rsidR="00E24D15" w:rsidRPr="00DE7EEA" w:rsidRDefault="00E24D15">
      <w:pPr>
        <w:pStyle w:val="Ttulo2"/>
        <w:numPr>
          <w:ilvl w:val="1"/>
          <w:numId w:val="19"/>
        </w:numPr>
        <w:rPr>
          <w:ins w:id="1345" w:author="Pablo Blanco Peris" w:date="2017-05-28T12:52:00Z"/>
          <w:bCs/>
          <w:sz w:val="30"/>
          <w:szCs w:val="28"/>
        </w:rPr>
        <w:pPrChange w:id="1346" w:author="Pablo Blanco Peris" w:date="2017-05-28T12:52:00Z">
          <w:pPr>
            <w:pStyle w:val="Ttulo2"/>
            <w:numPr>
              <w:ilvl w:val="1"/>
              <w:numId w:val="35"/>
            </w:numPr>
            <w:ind w:left="792" w:hanging="432"/>
          </w:pPr>
        </w:pPrChange>
      </w:pPr>
      <w:ins w:id="1347" w:author="Pablo Blanco Peris" w:date="2017-05-28T12:52:00Z">
        <w:r>
          <w:rPr>
            <w:bCs/>
            <w:sz w:val="30"/>
            <w:szCs w:val="28"/>
          </w:rPr>
          <w:t>Técnicas de identificación de manipulaciones copia-pega</w:t>
        </w:r>
      </w:ins>
    </w:p>
    <w:p w14:paraId="20342B72" w14:textId="77777777" w:rsidR="00E24D15" w:rsidRDefault="00F30566">
      <w:pPr>
        <w:pStyle w:val="Ttulo2"/>
        <w:rPr>
          <w:ins w:id="1348" w:author="Pablo Blanco Peris" w:date="2017-05-28T12:52:00Z"/>
          <w:bCs/>
          <w:sz w:val="30"/>
          <w:szCs w:val="28"/>
        </w:rPr>
      </w:pPr>
      <w:del w:id="1349"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350" w:author="Pablo Blanco Peris" w:date="2017-05-28T12:52:00Z"/>
          <w:bCs/>
          <w:sz w:val="30"/>
          <w:szCs w:val="28"/>
        </w:rPr>
      </w:pPr>
    </w:p>
    <w:p w14:paraId="6AF91289" w14:textId="15B776E0" w:rsidR="00F30566" w:rsidRPr="00DE7EEA" w:rsidDel="00E24D15" w:rsidRDefault="00F30566">
      <w:pPr>
        <w:pStyle w:val="Ttulo2"/>
        <w:rPr>
          <w:del w:id="1351" w:author="Pablo Blanco Peris" w:date="2017-05-28T12:53:00Z"/>
          <w:bCs/>
          <w:sz w:val="30"/>
          <w:szCs w:val="28"/>
        </w:rPr>
      </w:pPr>
      <w:del w:id="1352" w:author="Pablo Blanco Peris" w:date="2017-05-28T12:53:00Z">
        <w:r w:rsidRPr="00DE7EEA" w:rsidDel="00E24D15">
          <w:rPr>
            <w:bCs/>
            <w:sz w:val="30"/>
            <w:szCs w:val="28"/>
          </w:rPr>
          <w:delText>Integridad de imagen JPEG</w:delText>
        </w:r>
        <w:bookmarkEnd w:id="1344"/>
      </w:del>
    </w:p>
    <w:p w14:paraId="7049017C" w14:textId="701DC267" w:rsidR="00F30566" w:rsidRPr="00DE7EEA" w:rsidDel="00E24D15" w:rsidRDefault="00F30566" w:rsidP="00F30566">
      <w:pPr>
        <w:pStyle w:val="Ttulo2"/>
        <w:rPr>
          <w:del w:id="1353" w:author="Pablo Blanco Peris" w:date="2017-05-28T12:53:00Z"/>
          <w:bCs/>
          <w:sz w:val="30"/>
          <w:szCs w:val="28"/>
        </w:rPr>
      </w:pPr>
      <w:bookmarkStart w:id="1354" w:name="_Toc483414162"/>
      <w:del w:id="1355" w:author="Pablo Blanco Peris" w:date="2017-05-28T12:53:00Z">
        <w:r w:rsidRPr="00DE7EEA" w:rsidDel="00E24D15">
          <w:rPr>
            <w:bCs/>
            <w:sz w:val="30"/>
            <w:szCs w:val="28"/>
          </w:rPr>
          <w:delText>4.3 Otros formatos</w:delText>
        </w:r>
        <w:bookmarkEnd w:id="1354"/>
      </w:del>
    </w:p>
    <w:p w14:paraId="034D2986" w14:textId="6D521E8F" w:rsidR="005907EE" w:rsidDel="00E24D15" w:rsidRDefault="00F30566" w:rsidP="00F30566">
      <w:pPr>
        <w:rPr>
          <w:del w:id="1356" w:author="Pablo Blanco Peris" w:date="2017-05-28T12:53:00Z"/>
        </w:rPr>
      </w:pPr>
      <w:del w:id="1357"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1358" w:name="_Toc483414163"/>
      <w:r w:rsidRPr="005907EE">
        <w:rPr>
          <w:bCs/>
          <w:smallCaps w:val="0"/>
        </w:rPr>
        <w:lastRenderedPageBreak/>
        <w:t>FORMATO COMPRESIÓN JPG</w:t>
      </w:r>
      <w:bookmarkEnd w:id="1358"/>
    </w:p>
    <w:p w14:paraId="6D48B4F7" w14:textId="77777777" w:rsidR="00154D5D" w:rsidRPr="00154D5D" w:rsidRDefault="00154D5D">
      <w:pPr>
        <w:widowControl w:val="0"/>
        <w:autoSpaceDE w:val="0"/>
        <w:autoSpaceDN w:val="0"/>
        <w:adjustRightInd w:val="0"/>
        <w:jc w:val="both"/>
        <w:rPr>
          <w:ins w:id="1359" w:author="Maria Solana Gonzalez" w:date="2017-05-28T20:49:00Z"/>
          <w:rFonts w:ascii="Book Antiqua" w:hAnsi="Book Antiqua" w:cs="Times"/>
          <w:rPrChange w:id="1360" w:author="Maria Solana Gonzalez" w:date="2017-05-28T20:49:00Z">
            <w:rPr>
              <w:ins w:id="1361" w:author="Maria Solana Gonzalez" w:date="2017-05-28T20:49:00Z"/>
            </w:rPr>
          </w:rPrChange>
        </w:rPr>
        <w:pPrChange w:id="1362" w:author="Maria Solana Gonzalez" w:date="2017-05-28T20:49:00Z">
          <w:pPr>
            <w:pStyle w:val="Prrafodelista"/>
            <w:widowControl w:val="0"/>
            <w:numPr>
              <w:numId w:val="35"/>
            </w:numPr>
            <w:autoSpaceDE w:val="0"/>
            <w:autoSpaceDN w:val="0"/>
            <w:adjustRightInd w:val="0"/>
            <w:ind w:left="360" w:hanging="360"/>
            <w:jc w:val="both"/>
          </w:pPr>
        </w:pPrChange>
      </w:pPr>
      <w:ins w:id="1363" w:author="Maria Solana Gonzalez" w:date="2017-05-28T20:49:00Z">
        <w:r w:rsidRPr="00154D5D">
          <w:rPr>
            <w:rFonts w:ascii="Book Antiqua" w:hAnsi="Book Antiqua" w:cs="Times"/>
            <w:rPrChange w:id="1364"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365" w:author="Maria Solana Gonzalez" w:date="2017-05-28T20:49:00Z"/>
          <w:rFonts w:ascii="Book Antiqua" w:hAnsi="Book Antiqua" w:cs="Times"/>
          <w:rPrChange w:id="1366" w:author="Maria Solana Gonzalez" w:date="2017-05-28T20:49:00Z">
            <w:rPr>
              <w:ins w:id="1367" w:author="Maria Solana Gonzalez" w:date="2017-05-28T20:49:00Z"/>
            </w:rPr>
          </w:rPrChange>
        </w:rPr>
        <w:pPrChange w:id="1368"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369" w:author="Maria Solana Gonzalez" w:date="2017-05-28T20:49:00Z"/>
          <w:rFonts w:ascii="Book Antiqua" w:hAnsi="Book Antiqua" w:cs="Times"/>
          <w:rPrChange w:id="1370" w:author="Maria Solana Gonzalez" w:date="2017-05-28T20:49:00Z">
            <w:rPr>
              <w:ins w:id="1371" w:author="Maria Solana Gonzalez" w:date="2017-05-28T20:49:00Z"/>
              <w:rFonts w:cs="Times"/>
            </w:rPr>
          </w:rPrChange>
        </w:rPr>
        <w:pPrChange w:id="1372" w:author="Maria Solana Gonzalez" w:date="2017-05-28T20:49:00Z">
          <w:pPr>
            <w:pStyle w:val="Prrafodelista"/>
            <w:widowControl w:val="0"/>
            <w:numPr>
              <w:numId w:val="35"/>
            </w:numPr>
            <w:autoSpaceDE w:val="0"/>
            <w:autoSpaceDN w:val="0"/>
            <w:adjustRightInd w:val="0"/>
            <w:ind w:left="360" w:hanging="360"/>
            <w:jc w:val="both"/>
          </w:pPr>
        </w:pPrChange>
      </w:pPr>
      <w:ins w:id="1373" w:author="Maria Solana Gonzalez" w:date="2017-05-28T20:49:00Z">
        <w:r w:rsidRPr="00154D5D">
          <w:rPr>
            <w:rFonts w:ascii="Book Antiqua" w:hAnsi="Book Antiqua"/>
            <w:rPrChange w:id="1374"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375" w:author="Maria Solana Gonzalez" w:date="2017-05-28T20:49:00Z"/>
          <w:lang w:val="es-ES_tradnl"/>
        </w:rPr>
        <w:pPrChange w:id="1376" w:author="Maria Solana Gonzalez" w:date="2017-05-28T20:49:00Z">
          <w:pPr>
            <w:pStyle w:val="Prrafodelista"/>
            <w:numPr>
              <w:numId w:val="35"/>
            </w:numPr>
            <w:ind w:left="360" w:hanging="360"/>
          </w:pPr>
        </w:pPrChange>
      </w:pPr>
    </w:p>
    <w:p w14:paraId="61111097" w14:textId="7C8CF37D" w:rsidR="00F30566" w:rsidRDefault="00154D5D">
      <w:pPr>
        <w:jc w:val="both"/>
        <w:pPrChange w:id="1377" w:author="Maria Solana Gonzalez" w:date="2017-05-28T20:49:00Z">
          <w:pPr>
            <w:pStyle w:val="Prrafodelista"/>
            <w:numPr>
              <w:numId w:val="35"/>
            </w:numPr>
            <w:ind w:left="360" w:hanging="360"/>
          </w:pPr>
        </w:pPrChange>
      </w:pPr>
      <w:ins w:id="1378" w:author="Maria Solana Gonzalez" w:date="2017-05-28T20:49:00Z">
        <w:r w:rsidRPr="00154D5D">
          <w:rPr>
            <w:rFonts w:ascii="Book Antiqua" w:hAnsi="Book Antiqua"/>
            <w:rPrChange w:id="1379"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66B6587B" w14:textId="77777777" w:rsidR="00F30566" w:rsidRPr="00DE7EEA" w:rsidRDefault="00F30566" w:rsidP="00F30566">
      <w:pPr>
        <w:pStyle w:val="Ttulo2"/>
        <w:rPr>
          <w:bCs/>
          <w:sz w:val="30"/>
          <w:szCs w:val="28"/>
        </w:rPr>
      </w:pPr>
      <w:bookmarkStart w:id="1380" w:name="_Toc483414164"/>
      <w:r w:rsidRPr="00DE7EEA">
        <w:rPr>
          <w:bCs/>
          <w:sz w:val="30"/>
          <w:szCs w:val="28"/>
        </w:rPr>
        <w:t>4.1 Estándar JPEG</w:t>
      </w:r>
      <w:bookmarkEnd w:id="1380"/>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381"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w:t>
      </w:r>
      <w:r w:rsidRPr="0091210C">
        <w:rPr>
          <w:rFonts w:ascii="Book Antiqua" w:hAnsi="Book Antiqua" w:cs="Times"/>
        </w:rPr>
        <w:lastRenderedPageBreak/>
        <w:t>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382"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383"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384"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385"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353A2971" w:rsidR="00F30566" w:rsidRDefault="00F30566">
      <w:pPr>
        <w:pStyle w:val="Ttulo2"/>
        <w:numPr>
          <w:ilvl w:val="1"/>
          <w:numId w:val="36"/>
        </w:numPr>
        <w:rPr>
          <w:ins w:id="1386" w:author="Maria Solana Gonzalez" w:date="2017-05-28T20:50:00Z"/>
          <w:bCs/>
          <w:sz w:val="30"/>
          <w:szCs w:val="28"/>
        </w:rPr>
        <w:pPrChange w:id="1387" w:author="Maria Solana Gonzalez" w:date="2017-05-28T20:51:00Z">
          <w:pPr>
            <w:pStyle w:val="Ttulo2"/>
          </w:pPr>
        </w:pPrChange>
      </w:pPr>
      <w:bookmarkStart w:id="1388" w:name="_Toc483414165"/>
      <w:del w:id="1389" w:author="Maria Solana Gonzalez" w:date="2017-05-28T20:50:00Z">
        <w:r w:rsidRPr="00DE7EEA" w:rsidDel="00154D5D">
          <w:rPr>
            <w:bCs/>
            <w:sz w:val="30"/>
            <w:szCs w:val="28"/>
          </w:rPr>
          <w:delText xml:space="preserve">4.2 </w:delText>
        </w:r>
      </w:del>
      <w:r w:rsidRPr="00DE7EEA">
        <w:rPr>
          <w:bCs/>
          <w:sz w:val="30"/>
          <w:szCs w:val="28"/>
        </w:rPr>
        <w:t>Integridad de imagen JPEG</w:t>
      </w:r>
      <w:bookmarkEnd w:id="1388"/>
    </w:p>
    <w:p w14:paraId="43E7E8E4" w14:textId="77777777" w:rsidR="00154D5D" w:rsidRPr="00154D5D" w:rsidRDefault="00154D5D">
      <w:pPr>
        <w:widowControl w:val="0"/>
        <w:autoSpaceDE w:val="0"/>
        <w:autoSpaceDN w:val="0"/>
        <w:adjustRightInd w:val="0"/>
        <w:jc w:val="both"/>
        <w:rPr>
          <w:ins w:id="1390" w:author="Maria Solana Gonzalez" w:date="2017-05-28T20:50:00Z"/>
          <w:rFonts w:ascii="Book Antiqua" w:hAnsi="Book Antiqua" w:cs="Times"/>
          <w:rPrChange w:id="1391" w:author="Maria Solana Gonzalez" w:date="2017-05-28T20:50:00Z">
            <w:rPr>
              <w:ins w:id="1392" w:author="Maria Solana Gonzalez" w:date="2017-05-28T20:50:00Z"/>
            </w:rPr>
          </w:rPrChange>
        </w:rPr>
        <w:pPrChange w:id="1393" w:author="Maria Solana Gonzalez" w:date="2017-05-28T20:51:00Z">
          <w:pPr>
            <w:pStyle w:val="Prrafodelista"/>
            <w:widowControl w:val="0"/>
            <w:numPr>
              <w:numId w:val="36"/>
            </w:numPr>
            <w:autoSpaceDE w:val="0"/>
            <w:autoSpaceDN w:val="0"/>
            <w:adjustRightInd w:val="0"/>
            <w:ind w:hanging="360"/>
            <w:jc w:val="both"/>
          </w:pPr>
        </w:pPrChange>
      </w:pPr>
      <w:ins w:id="1394" w:author="Maria Solana Gonzalez" w:date="2017-05-28T20:50:00Z">
        <w:r w:rsidRPr="00154D5D">
          <w:rPr>
            <w:rFonts w:ascii="Book Antiqua" w:hAnsi="Book Antiqua" w:cs="Times"/>
            <w:rPrChange w:id="1395"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396" w:author="Maria Solana Gonzalez" w:date="2017-05-28T20:50:00Z"/>
          <w:rFonts w:ascii="Book Antiqua" w:hAnsi="Book Antiqua" w:cs="Times"/>
          <w:rPrChange w:id="1397" w:author="Maria Solana Gonzalez" w:date="2017-05-28T20:50:00Z">
            <w:rPr>
              <w:ins w:id="1398" w:author="Maria Solana Gonzalez" w:date="2017-05-28T20:50:00Z"/>
            </w:rPr>
          </w:rPrChange>
        </w:rPr>
        <w:pPrChange w:id="1399"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400" w:author="Maria Solana Gonzalez" w:date="2017-05-28T20:50:00Z"/>
          <w:rFonts w:ascii="Book Antiqua" w:hAnsi="Book Antiqua" w:cs="Times"/>
          <w:rPrChange w:id="1401" w:author="Maria Solana Gonzalez" w:date="2017-05-28T20:50:00Z">
            <w:rPr>
              <w:ins w:id="1402" w:author="Maria Solana Gonzalez" w:date="2017-05-28T20:50:00Z"/>
            </w:rPr>
          </w:rPrChange>
        </w:rPr>
        <w:pPrChange w:id="1403" w:author="Maria Solana Gonzalez" w:date="2017-05-28T20:51:00Z">
          <w:pPr>
            <w:pStyle w:val="Prrafodelista"/>
            <w:widowControl w:val="0"/>
            <w:numPr>
              <w:numId w:val="36"/>
            </w:numPr>
            <w:autoSpaceDE w:val="0"/>
            <w:autoSpaceDN w:val="0"/>
            <w:adjustRightInd w:val="0"/>
            <w:ind w:hanging="360"/>
            <w:jc w:val="both"/>
          </w:pPr>
        </w:pPrChange>
      </w:pPr>
      <w:ins w:id="1404" w:author="Maria Solana Gonzalez" w:date="2017-05-28T20:50:00Z">
        <w:r w:rsidRPr="00154D5D">
          <w:rPr>
            <w:rFonts w:ascii="Book Antiqua" w:hAnsi="Book Antiqua" w:cs="Times"/>
            <w:rPrChange w:id="1405"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406" w:author="Maria Solana Gonzalez" w:date="2017-05-28T20:50:00Z"/>
          <w:rFonts w:ascii="Book Antiqua" w:hAnsi="Book Antiqua" w:cs="Times"/>
          <w:rPrChange w:id="1407" w:author="Maria Solana Gonzalez" w:date="2017-05-28T20:50:00Z">
            <w:rPr>
              <w:ins w:id="1408" w:author="Maria Solana Gonzalez" w:date="2017-05-28T20:50:00Z"/>
            </w:rPr>
          </w:rPrChange>
        </w:rPr>
        <w:pPrChange w:id="1409"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410" w:author="Maria Solana Gonzalez" w:date="2017-05-28T20:50:00Z"/>
          <w:rFonts w:ascii="Book Antiqua" w:hAnsi="Book Antiqua" w:cs="Times"/>
          <w:rPrChange w:id="1411" w:author="Maria Solana Gonzalez" w:date="2017-05-28T20:50:00Z">
            <w:rPr>
              <w:ins w:id="1412" w:author="Maria Solana Gonzalez" w:date="2017-05-28T20:50:00Z"/>
            </w:rPr>
          </w:rPrChange>
        </w:rPr>
        <w:pPrChange w:id="1413" w:author="Maria Solana Gonzalez" w:date="2017-05-28T20:51:00Z">
          <w:pPr>
            <w:pStyle w:val="Prrafodelista"/>
            <w:widowControl w:val="0"/>
            <w:numPr>
              <w:numId w:val="36"/>
            </w:numPr>
            <w:autoSpaceDE w:val="0"/>
            <w:autoSpaceDN w:val="0"/>
            <w:adjustRightInd w:val="0"/>
            <w:ind w:hanging="360"/>
            <w:jc w:val="both"/>
          </w:pPr>
        </w:pPrChange>
      </w:pPr>
      <w:ins w:id="1414" w:author="Maria Solana Gonzalez" w:date="2017-05-28T20:50:00Z">
        <w:r w:rsidRPr="00154D5D">
          <w:rPr>
            <w:rFonts w:ascii="Book Antiqua" w:hAnsi="Book Antiqua" w:cs="Times"/>
            <w:rPrChange w:id="1415"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416" w:author="Maria Solana Gonzalez" w:date="2017-05-28T20:50:00Z"/>
          <w:rFonts w:ascii="Book Antiqua" w:hAnsi="Book Antiqua" w:cs="Times"/>
          <w:rPrChange w:id="1417" w:author="Maria Solana Gonzalez" w:date="2017-05-28T20:50:00Z">
            <w:rPr>
              <w:ins w:id="1418" w:author="Maria Solana Gonzalez" w:date="2017-05-28T20:50:00Z"/>
            </w:rPr>
          </w:rPrChange>
        </w:rPr>
        <w:pPrChange w:id="1419"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RPr="00154D5D" w:rsidDel="005835CA" w:rsidRDefault="00154D5D">
      <w:pPr>
        <w:widowControl w:val="0"/>
        <w:autoSpaceDE w:val="0"/>
        <w:autoSpaceDN w:val="0"/>
        <w:adjustRightInd w:val="0"/>
        <w:jc w:val="both"/>
        <w:rPr>
          <w:del w:id="1420" w:author="Maria Solana Gonzalez" w:date="2017-05-28T20:52:00Z"/>
          <w:rFonts w:cs="Times"/>
          <w:rPrChange w:id="1421" w:author="Maria Solana Gonzalez" w:date="2017-05-28T20:51:00Z">
            <w:rPr>
              <w:del w:id="1422" w:author="Maria Solana Gonzalez" w:date="2017-05-28T20:52:00Z"/>
              <w:bCs/>
              <w:sz w:val="30"/>
              <w:szCs w:val="28"/>
            </w:rPr>
          </w:rPrChange>
        </w:rPr>
        <w:pPrChange w:id="1423" w:author="Maria Solana Gonzalez" w:date="2017-05-28T20:51:00Z">
          <w:pPr>
            <w:pStyle w:val="Ttulo2"/>
          </w:pPr>
        </w:pPrChange>
      </w:pPr>
      <w:ins w:id="1424" w:author="Maria Solana Gonzalez" w:date="2017-05-28T20:50:00Z">
        <w:r w:rsidRPr="00154D5D">
          <w:rPr>
            <w:rFonts w:ascii="Book Antiqua" w:hAnsi="Book Antiqua" w:cs="Times"/>
            <w:rPrChange w:id="1425"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3302452A" w14:textId="77777777" w:rsidR="00F30566" w:rsidRPr="00DE7EEA" w:rsidRDefault="00F30566">
      <w:pPr>
        <w:widowControl w:val="0"/>
        <w:autoSpaceDE w:val="0"/>
        <w:autoSpaceDN w:val="0"/>
        <w:adjustRightInd w:val="0"/>
        <w:jc w:val="both"/>
        <w:pPrChange w:id="1426" w:author="Maria Solana Gonzalez" w:date="2017-05-28T20:52:00Z">
          <w:pPr>
            <w:pStyle w:val="Ttulo2"/>
          </w:pPr>
        </w:pPrChange>
      </w:pPr>
      <w:bookmarkStart w:id="1427" w:name="_Toc483414166"/>
      <w:del w:id="1428" w:author="Maria Solana Gonzalez" w:date="2017-05-28T20:52:00Z">
        <w:r w:rsidRPr="00DE7EEA" w:rsidDel="005835CA">
          <w:delText>4.3 Otros formatos</w:delText>
        </w:r>
      </w:del>
      <w:bookmarkEnd w:id="1427"/>
    </w:p>
    <w:p w14:paraId="7924350B" w14:textId="338FACE1" w:rsidR="00F30566" w:rsidRDefault="00F30566" w:rsidP="00F30566">
      <w:pPr>
        <w:pStyle w:val="Ttulo2"/>
        <w:rPr>
          <w:ins w:id="1429" w:author="Maria Solana Gonzalez" w:date="2017-05-28T20:52:00Z"/>
          <w:bCs/>
          <w:sz w:val="30"/>
          <w:szCs w:val="28"/>
        </w:rPr>
      </w:pPr>
      <w:bookmarkStart w:id="1430" w:name="_Toc483414167"/>
      <w:r w:rsidRPr="00DE7EEA">
        <w:rPr>
          <w:bCs/>
          <w:sz w:val="30"/>
          <w:szCs w:val="28"/>
        </w:rPr>
        <w:t>4.</w:t>
      </w:r>
      <w:ins w:id="1431" w:author="Maria Solana Gonzalez" w:date="2017-05-28T20:52:00Z">
        <w:r w:rsidR="005835CA">
          <w:rPr>
            <w:bCs/>
            <w:sz w:val="30"/>
            <w:szCs w:val="28"/>
          </w:rPr>
          <w:t xml:space="preserve">3 </w:t>
        </w:r>
      </w:ins>
      <w:del w:id="1432"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430"/>
    </w:p>
    <w:p w14:paraId="436F7A31" w14:textId="77777777" w:rsidR="005835CA" w:rsidRDefault="005835CA" w:rsidP="005835CA">
      <w:pPr>
        <w:widowControl w:val="0"/>
        <w:autoSpaceDE w:val="0"/>
        <w:autoSpaceDN w:val="0"/>
        <w:adjustRightInd w:val="0"/>
        <w:jc w:val="both"/>
        <w:rPr>
          <w:ins w:id="1433" w:author="Maria Solana Gonzalez" w:date="2017-05-28T20:52:00Z"/>
          <w:rFonts w:ascii="Book Antiqua" w:hAnsi="Book Antiqua" w:cs="Times"/>
        </w:rPr>
      </w:pPr>
      <w:ins w:id="1434"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435"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436" w:author="Maria Solana Gonzalez" w:date="2017-05-28T20:52:00Z"/>
          <w:rFonts w:ascii="Book Antiqua" w:hAnsi="Book Antiqua" w:cs="Times"/>
        </w:rPr>
      </w:pPr>
      <w:ins w:id="1437" w:author="Maria Solana Gonzalez" w:date="2017-05-28T20:52:00Z">
        <w:r>
          <w:rPr>
            <w:rFonts w:ascii="Book Antiqua" w:hAnsi="Book Antiqua" w:cs="Times"/>
          </w:rPr>
          <w:t xml:space="preserve">Jen-Chun Lee en [M25] expone el hecho de que si la mayoría de las imágenes </w:t>
        </w:r>
        <w:r>
          <w:rPr>
            <w:rFonts w:ascii="Book Antiqua" w:hAnsi="Book Antiqua" w:cs="Times"/>
          </w:rPr>
          <w:lastRenderedPageBreak/>
          <w:t xml:space="preserve">manipuladas se almacena en formato JPEG significa que el algoritmo de detección de falsificaciones de imágenes propuesto debe ser capaz de hacer frente a las falsificaciones comunes asociadas a este tipo de compresión. </w:t>
        </w:r>
      </w:ins>
    </w:p>
    <w:p w14:paraId="4EC25D38" w14:textId="77777777" w:rsidR="005835CA" w:rsidRDefault="005835CA" w:rsidP="005835CA">
      <w:pPr>
        <w:widowControl w:val="0"/>
        <w:autoSpaceDE w:val="0"/>
        <w:autoSpaceDN w:val="0"/>
        <w:adjustRightInd w:val="0"/>
        <w:jc w:val="both"/>
        <w:rPr>
          <w:ins w:id="1438" w:author="Maria Solana Gonzalez" w:date="2017-05-28T20:52:00Z"/>
          <w:rFonts w:ascii="Book Antiqua" w:hAnsi="Book Antiqua" w:cs="Times"/>
        </w:rPr>
      </w:pPr>
      <w:ins w:id="1439"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440" w:author="Maria Solana Gonzalez" w:date="2017-05-28T20:52:00Z"/>
          <w:rFonts w:ascii="Book Antiqua" w:hAnsi="Book Antiqua" w:cs="Times"/>
        </w:rPr>
      </w:pPr>
    </w:p>
    <w:p w14:paraId="5040B362" w14:textId="77777777" w:rsidR="005835CA" w:rsidRDefault="005835CA" w:rsidP="005835CA">
      <w:pPr>
        <w:widowControl w:val="0"/>
        <w:autoSpaceDE w:val="0"/>
        <w:autoSpaceDN w:val="0"/>
        <w:adjustRightInd w:val="0"/>
        <w:jc w:val="both"/>
        <w:rPr>
          <w:ins w:id="1441" w:author="Maria Solana Gonzalez" w:date="2017-05-28T20:52:00Z"/>
          <w:rFonts w:ascii="Book Antiqua" w:hAnsi="Book Antiqua" w:cs="Times"/>
        </w:rPr>
      </w:pPr>
      <w:ins w:id="1442"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443" w:author="Maria Solana Gonzalez" w:date="2017-05-28T20:52:00Z"/>
          <w:rFonts w:ascii="Book Antiqua" w:hAnsi="Book Antiqua" w:cs="Times"/>
        </w:rPr>
      </w:pPr>
    </w:p>
    <w:p w14:paraId="622DE544" w14:textId="77777777" w:rsidR="005835CA" w:rsidRPr="0021181C" w:rsidRDefault="005835CA" w:rsidP="005835CA">
      <w:pPr>
        <w:jc w:val="both"/>
        <w:rPr>
          <w:ins w:id="1444" w:author="Maria Solana Gonzalez" w:date="2017-05-28T20:52:00Z"/>
          <w:rFonts w:ascii="Book Antiqua" w:hAnsi="Book Antiqua"/>
        </w:rPr>
      </w:pPr>
      <w:ins w:id="1445"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446" w:author="Maria Solana Gonzalez" w:date="2017-05-28T20:52:00Z"/>
          <w:rFonts w:ascii="Book Antiqua" w:hAnsi="Book Antiqua"/>
        </w:rPr>
      </w:pPr>
      <w:ins w:id="1447"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448" w:author="Maria Solana Gonzalez" w:date="2017-05-28T20:52:00Z"/>
          <w:rFonts w:ascii="Book Antiqua" w:hAnsi="Book Antiqua"/>
        </w:rPr>
      </w:pPr>
    </w:p>
    <w:p w14:paraId="01305DF0" w14:textId="77777777" w:rsidR="005835CA" w:rsidRDefault="005835CA" w:rsidP="005835CA">
      <w:pPr>
        <w:jc w:val="both"/>
        <w:rPr>
          <w:ins w:id="1449" w:author="Maria Solana Gonzalez" w:date="2017-05-28T20:52:00Z"/>
          <w:rFonts w:ascii="Book Antiqua" w:hAnsi="Book Antiqua"/>
        </w:rPr>
      </w:pPr>
      <w:ins w:id="1450" w:author="Maria Solana Gonzalez" w:date="2017-05-28T20:52:00Z">
        <w:r w:rsidRPr="00FE39A0">
          <w:rPr>
            <w:rFonts w:ascii="Book Antiqua" w:hAnsi="Book Antiqua"/>
          </w:rPr>
          <w:lastRenderedPageBreak/>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451" w:author="Maria Solana Gonzalez" w:date="2017-05-28T20:52:00Z"/>
          <w:rFonts w:ascii="Book Antiqua" w:hAnsi="Book Antiqua"/>
        </w:rPr>
      </w:pPr>
    </w:p>
    <w:p w14:paraId="3CAC272E" w14:textId="77777777" w:rsidR="005835CA" w:rsidRDefault="005835CA" w:rsidP="005835CA">
      <w:pPr>
        <w:jc w:val="both"/>
        <w:rPr>
          <w:ins w:id="1452" w:author="Maria Solana Gonzalez" w:date="2017-05-28T20:52:00Z"/>
          <w:rFonts w:ascii="Book Antiqua" w:hAnsi="Book Antiqua"/>
        </w:rPr>
      </w:pPr>
      <w:ins w:id="1453"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454" w:author="Maria Solana Gonzalez" w:date="2017-05-28T20:52:00Z"/>
          <w:rFonts w:ascii="Book Antiqua" w:hAnsi="Book Antiqua"/>
        </w:rPr>
      </w:pPr>
    </w:p>
    <w:p w14:paraId="29E7FA06" w14:textId="34215BC6" w:rsidR="005835CA" w:rsidRPr="005835CA" w:rsidRDefault="005835CA">
      <w:pPr>
        <w:rPr>
          <w:rPrChange w:id="1455" w:author="Maria Solana Gonzalez" w:date="2017-05-28T20:52:00Z">
            <w:rPr>
              <w:bCs/>
              <w:sz w:val="30"/>
              <w:szCs w:val="28"/>
            </w:rPr>
          </w:rPrChange>
        </w:rPr>
        <w:pPrChange w:id="1456" w:author="Maria Solana Gonzalez" w:date="2017-05-28T20:52:00Z">
          <w:pPr>
            <w:pStyle w:val="Ttulo2"/>
          </w:pPr>
        </w:pPrChange>
      </w:pPr>
      <w:ins w:id="1457"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M28</w:t>
        </w:r>
        <w:r w:rsidRPr="00FE39A0">
          <w:rPr>
            <w:rFonts w:ascii="Book Antiqua" w:hAnsi="Book Antiqua"/>
          </w:rPr>
          <w:t>,</w:t>
        </w:r>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E64B63" w:rsidDel="00AE5C11" w:rsidRDefault="00156A1D">
      <w:pPr>
        <w:pStyle w:val="Bibliografa1"/>
        <w:rPr>
          <w:del w:id="1458" w:author="Pablo Blanco Peris" w:date="2017-05-24T17:20:00Z"/>
          <w:rFonts w:ascii="Book Antiqua" w:hAnsi="Book Antiqua"/>
          <w:rPrChange w:id="1459" w:author="Pablo Blanco Peris" w:date="2017-05-28T13:38:00Z">
            <w:rPr>
              <w:del w:id="1460"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461" w:author="Pablo Blanco Peris" w:date="2017-05-24T17:20:00Z">
        <w:r w:rsidR="00843D83" w:rsidRPr="00E64B63" w:rsidDel="00AE5C11">
          <w:rPr>
            <w:rFonts w:ascii="Book Antiqua" w:hAnsi="Book Antiqua"/>
            <w:iCs w:val="0"/>
            <w:rPrChange w:id="1462" w:author="Pablo Blanco Peris" w:date="2017-05-28T13:38:00Z">
              <w:rPr>
                <w:iCs w:val="0"/>
              </w:rPr>
            </w:rPrChange>
          </w:rPr>
          <w:delText>[1]</w:delText>
        </w:r>
        <w:r w:rsidR="00843D83" w:rsidRPr="00E64B63" w:rsidDel="00AE5C11">
          <w:rPr>
            <w:rFonts w:ascii="Book Antiqua" w:hAnsi="Book Antiqua"/>
            <w:iCs w:val="0"/>
            <w:rPrChange w:id="1463"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1464" w:author="Pablo Blanco Peris" w:date="2017-05-24T17:20:00Z"/>
          <w:rFonts w:ascii="Book Antiqua" w:hAnsi="Book Antiqua"/>
          <w:rPrChange w:id="1465" w:author="Pablo Blanco Peris" w:date="2017-05-28T13:38:00Z">
            <w:rPr>
              <w:del w:id="1466" w:author="Pablo Blanco Peris" w:date="2017-05-24T17:20:00Z"/>
            </w:rPr>
          </w:rPrChange>
        </w:rPr>
      </w:pPr>
      <w:del w:id="1467" w:author="Pablo Blanco Peris" w:date="2017-05-24T17:20:00Z">
        <w:r w:rsidRPr="00E64B63" w:rsidDel="00AE5C11">
          <w:rPr>
            <w:rFonts w:ascii="Book Antiqua" w:hAnsi="Book Antiqua"/>
            <w:iCs w:val="0"/>
            <w:rPrChange w:id="1468" w:author="Pablo Blanco Peris" w:date="2017-05-28T13:38:00Z">
              <w:rPr>
                <w:iCs w:val="0"/>
              </w:rPr>
            </w:rPrChange>
          </w:rPr>
          <w:delText>[2]</w:delText>
        </w:r>
        <w:r w:rsidRPr="00E64B63" w:rsidDel="00AE5C11">
          <w:rPr>
            <w:rFonts w:ascii="Book Antiqua" w:hAnsi="Book Antiqua"/>
            <w:iCs w:val="0"/>
            <w:rPrChange w:id="1469" w:author="Pablo Blanco Peris" w:date="2017-05-28T13:38:00Z">
              <w:rPr>
                <w:iCs w:val="0"/>
              </w:rPr>
            </w:rPrChange>
          </w:rPr>
          <w:tab/>
          <w:delText xml:space="preserve">Q. Liu </w:delText>
        </w:r>
        <w:r w:rsidRPr="00E64B63" w:rsidDel="00AE5C11">
          <w:rPr>
            <w:rFonts w:ascii="Book Antiqua" w:hAnsi="Book Antiqua"/>
            <w:i/>
            <w:iCs w:val="0"/>
            <w:rPrChange w:id="1470" w:author="Pablo Blanco Peris" w:date="2017-05-28T13:38:00Z">
              <w:rPr>
                <w:i/>
                <w:iCs w:val="0"/>
              </w:rPr>
            </w:rPrChange>
          </w:rPr>
          <w:delText>et al.</w:delText>
        </w:r>
        <w:r w:rsidRPr="00E64B63" w:rsidDel="00AE5C11">
          <w:rPr>
            <w:rFonts w:ascii="Book Antiqua" w:hAnsi="Book Antiqua"/>
            <w:iCs w:val="0"/>
            <w:rPrChange w:id="1471"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1472" w:author="Pablo Blanco Peris" w:date="2017-05-28T13:38:00Z">
              <w:rPr>
                <w:i/>
                <w:iCs w:val="0"/>
              </w:rPr>
            </w:rPrChange>
          </w:rPr>
          <w:delText>Appl. Intell.</w:delText>
        </w:r>
        <w:r w:rsidRPr="00E64B63" w:rsidDel="00AE5C11">
          <w:rPr>
            <w:rFonts w:ascii="Book Antiqua" w:hAnsi="Book Antiqua"/>
            <w:iCs w:val="0"/>
            <w:rPrChange w:id="1473" w:author="Pablo Blanco Peris" w:date="2017-05-28T13:38:00Z">
              <w:rPr>
                <w:iCs w:val="0"/>
              </w:rPr>
            </w:rPrChange>
          </w:rPr>
          <w:delText>, vol. 39, n.</w:delText>
        </w:r>
        <w:r w:rsidRPr="00E64B63" w:rsidDel="00AE5C11">
          <w:rPr>
            <w:rFonts w:ascii="Book Antiqua" w:hAnsi="Book Antiqua"/>
            <w:iCs w:val="0"/>
            <w:vertAlign w:val="superscript"/>
            <w:rPrChange w:id="1474" w:author="Pablo Blanco Peris" w:date="2017-05-28T13:38:00Z">
              <w:rPr>
                <w:iCs w:val="0"/>
                <w:vertAlign w:val="superscript"/>
              </w:rPr>
            </w:rPrChange>
          </w:rPr>
          <w:delText>o</w:delText>
        </w:r>
        <w:r w:rsidRPr="00E64B63" w:rsidDel="00AE5C11">
          <w:rPr>
            <w:rFonts w:ascii="Book Antiqua" w:hAnsi="Book Antiqua"/>
            <w:iCs w:val="0"/>
            <w:rPrChange w:id="1475"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1476" w:author="Pablo Blanco Peris" w:date="2017-05-24T17:20:00Z"/>
          <w:rFonts w:ascii="Book Antiqua" w:hAnsi="Book Antiqua"/>
          <w:rPrChange w:id="1477" w:author="Pablo Blanco Peris" w:date="2017-05-28T13:38:00Z">
            <w:rPr>
              <w:del w:id="1478" w:author="Pablo Blanco Peris" w:date="2017-05-24T17:20:00Z"/>
            </w:rPr>
          </w:rPrChange>
        </w:rPr>
      </w:pPr>
      <w:del w:id="1479" w:author="Pablo Blanco Peris" w:date="2017-05-24T17:20:00Z">
        <w:r w:rsidRPr="00E64B63" w:rsidDel="00AE5C11">
          <w:rPr>
            <w:rFonts w:ascii="Book Antiqua" w:hAnsi="Book Antiqua"/>
            <w:iCs w:val="0"/>
            <w:rPrChange w:id="1480" w:author="Pablo Blanco Peris" w:date="2017-05-28T13:38:00Z">
              <w:rPr>
                <w:iCs w:val="0"/>
              </w:rPr>
            </w:rPrChange>
          </w:rPr>
          <w:delText>[3]</w:delText>
        </w:r>
        <w:r w:rsidRPr="00E64B63" w:rsidDel="00AE5C11">
          <w:rPr>
            <w:rFonts w:ascii="Book Antiqua" w:hAnsi="Book Antiqua"/>
            <w:iCs w:val="0"/>
            <w:rPrChange w:id="1481"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1482" w:author="Pablo Blanco Peris" w:date="2017-05-28T13:38:00Z">
              <w:rPr>
                <w:i/>
                <w:iCs w:val="0"/>
              </w:rPr>
            </w:rPrChange>
          </w:rPr>
          <w:delText>Pattern Recogn</w:delText>
        </w:r>
        <w:r w:rsidRPr="00E64B63" w:rsidDel="00AE5C11">
          <w:rPr>
            <w:rFonts w:ascii="Book Antiqua" w:hAnsi="Book Antiqua"/>
            <w:iCs w:val="0"/>
            <w:rPrChange w:id="1483" w:author="Pablo Blanco Peris" w:date="2017-05-28T13:38:00Z">
              <w:rPr>
                <w:iCs w:val="0"/>
              </w:rPr>
            </w:rPrChange>
          </w:rPr>
          <w:delText>, vol. 38, n.</w:delText>
        </w:r>
        <w:r w:rsidRPr="00E64B63" w:rsidDel="00AE5C11">
          <w:rPr>
            <w:rFonts w:ascii="Book Antiqua" w:hAnsi="Book Antiqua"/>
            <w:iCs w:val="0"/>
            <w:vertAlign w:val="superscript"/>
            <w:rPrChange w:id="1484" w:author="Pablo Blanco Peris" w:date="2017-05-28T13:38:00Z">
              <w:rPr>
                <w:iCs w:val="0"/>
                <w:vertAlign w:val="superscript"/>
              </w:rPr>
            </w:rPrChange>
          </w:rPr>
          <w:delText>o</w:delText>
        </w:r>
        <w:r w:rsidRPr="00E64B63" w:rsidDel="00AE5C11">
          <w:rPr>
            <w:rFonts w:ascii="Book Antiqua" w:hAnsi="Book Antiqua"/>
            <w:iCs w:val="0"/>
            <w:rPrChange w:id="1485"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1486" w:author="Pablo Blanco Peris" w:date="2017-05-24T17:20:00Z"/>
          <w:rFonts w:ascii="Book Antiqua" w:hAnsi="Book Antiqua"/>
          <w:rPrChange w:id="1487" w:author="Pablo Blanco Peris" w:date="2017-05-28T13:38:00Z">
            <w:rPr>
              <w:del w:id="1488" w:author="Pablo Blanco Peris" w:date="2017-05-24T17:20:00Z"/>
            </w:rPr>
          </w:rPrChange>
        </w:rPr>
      </w:pPr>
      <w:del w:id="1489" w:author="Pablo Blanco Peris" w:date="2017-05-24T17:20:00Z">
        <w:r w:rsidRPr="00E64B63" w:rsidDel="00AE5C11">
          <w:rPr>
            <w:rFonts w:ascii="Book Antiqua" w:hAnsi="Book Antiqua"/>
            <w:iCs w:val="0"/>
            <w:rPrChange w:id="1490" w:author="Pablo Blanco Peris" w:date="2017-05-28T13:38:00Z">
              <w:rPr>
                <w:iCs w:val="0"/>
              </w:rPr>
            </w:rPrChange>
          </w:rPr>
          <w:delText>[4]</w:delText>
        </w:r>
        <w:r w:rsidRPr="00E64B63" w:rsidDel="00AE5C11">
          <w:rPr>
            <w:rFonts w:ascii="Book Antiqua" w:hAnsi="Book Antiqua"/>
            <w:iCs w:val="0"/>
            <w:rPrChange w:id="1491" w:author="Pablo Blanco Peris" w:date="2017-05-28T13:38:00Z">
              <w:rPr>
                <w:iCs w:val="0"/>
              </w:rPr>
            </w:rPrChange>
          </w:rPr>
          <w:tab/>
          <w:delText xml:space="preserve">C. L. Lai y Y. S. Chen, </w:delText>
        </w:r>
        <w:r w:rsidRPr="00E64B63" w:rsidDel="00AE5C11">
          <w:rPr>
            <w:rFonts w:ascii="Book Antiqua" w:hAnsi="Book Antiqua"/>
            <w:i/>
            <w:iCs w:val="0"/>
            <w:rPrChange w:id="1492" w:author="Pablo Blanco Peris" w:date="2017-05-28T13:38:00Z">
              <w:rPr>
                <w:i/>
                <w:iCs w:val="0"/>
              </w:rPr>
            </w:rPrChange>
          </w:rPr>
          <w:delText>2009 Int. Conf. Mach. Learn. Cybern.</w:delText>
        </w:r>
        <w:r w:rsidRPr="00E64B63" w:rsidDel="00AE5C11">
          <w:rPr>
            <w:rFonts w:ascii="Book Antiqua" w:hAnsi="Book Antiqua"/>
            <w:iCs w:val="0"/>
            <w:rPrChange w:id="1493"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1494" w:author="Pablo Blanco Peris" w:date="2017-05-24T17:20:00Z"/>
          <w:rFonts w:ascii="Book Antiqua" w:hAnsi="Book Antiqua"/>
          <w:rPrChange w:id="1495" w:author="Pablo Blanco Peris" w:date="2017-05-28T13:38:00Z">
            <w:rPr>
              <w:del w:id="1496" w:author="Pablo Blanco Peris" w:date="2017-05-24T17:20:00Z"/>
            </w:rPr>
          </w:rPrChange>
        </w:rPr>
      </w:pPr>
      <w:del w:id="1497" w:author="Pablo Blanco Peris" w:date="2017-05-24T17:20:00Z">
        <w:r w:rsidRPr="00E64B63" w:rsidDel="00AE5C11">
          <w:rPr>
            <w:rFonts w:ascii="Book Antiqua" w:hAnsi="Book Antiqua"/>
            <w:iCs w:val="0"/>
            <w:rPrChange w:id="1498" w:author="Pablo Blanco Peris" w:date="2017-05-28T13:38:00Z">
              <w:rPr>
                <w:iCs w:val="0"/>
              </w:rPr>
            </w:rPrChange>
          </w:rPr>
          <w:delText>[5]</w:delText>
        </w:r>
        <w:r w:rsidRPr="00E64B63" w:rsidDel="00AE5C11">
          <w:rPr>
            <w:rFonts w:ascii="Book Antiqua" w:hAnsi="Book Antiqua"/>
            <w:iCs w:val="0"/>
            <w:rPrChange w:id="1499"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1500" w:author="Pablo Blanco Peris" w:date="2017-05-28T13:38:00Z">
              <w:rPr>
                <w:i/>
                <w:iCs w:val="0"/>
              </w:rPr>
            </w:rPrChange>
          </w:rPr>
          <w:delText>Signal Process. Image Commun.</w:delText>
        </w:r>
        <w:r w:rsidRPr="00E64B63" w:rsidDel="00AE5C11">
          <w:rPr>
            <w:rFonts w:ascii="Book Antiqua" w:hAnsi="Book Antiqua"/>
            <w:iCs w:val="0"/>
            <w:rPrChange w:id="1501"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1502" w:author="Pablo Blanco Peris" w:date="2017-05-24T17:20:00Z"/>
          <w:rFonts w:ascii="Book Antiqua" w:hAnsi="Book Antiqua"/>
          <w:rPrChange w:id="1503" w:author="Pablo Blanco Peris" w:date="2017-05-28T13:38:00Z">
            <w:rPr>
              <w:del w:id="1504" w:author="Pablo Blanco Peris" w:date="2017-05-24T17:20:00Z"/>
            </w:rPr>
          </w:rPrChange>
        </w:rPr>
      </w:pPr>
      <w:del w:id="1505" w:author="Pablo Blanco Peris" w:date="2017-05-24T17:20:00Z">
        <w:r w:rsidRPr="00E64B63" w:rsidDel="00AE5C11">
          <w:rPr>
            <w:rFonts w:ascii="Book Antiqua" w:hAnsi="Book Antiqua"/>
            <w:iCs w:val="0"/>
            <w:rPrChange w:id="1506" w:author="Pablo Blanco Peris" w:date="2017-05-28T13:38:00Z">
              <w:rPr>
                <w:iCs w:val="0"/>
              </w:rPr>
            </w:rPrChange>
          </w:rPr>
          <w:delText>[6]</w:delText>
        </w:r>
        <w:r w:rsidRPr="00E64B63" w:rsidDel="00AE5C11">
          <w:rPr>
            <w:rFonts w:ascii="Book Antiqua" w:hAnsi="Book Antiqua"/>
            <w:iCs w:val="0"/>
            <w:rPrChange w:id="1507"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1508"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1509"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1510" w:author="Pablo Blanco Peris" w:date="2017-05-24T17:20:00Z"/>
          <w:rFonts w:ascii="Book Antiqua" w:hAnsi="Book Antiqua"/>
          <w:rPrChange w:id="1511" w:author="Pablo Blanco Peris" w:date="2017-05-28T13:38:00Z">
            <w:rPr>
              <w:del w:id="1512" w:author="Pablo Blanco Peris" w:date="2017-05-24T17:20:00Z"/>
            </w:rPr>
          </w:rPrChange>
        </w:rPr>
      </w:pPr>
      <w:del w:id="1513" w:author="Pablo Blanco Peris" w:date="2017-05-24T17:20:00Z">
        <w:r w:rsidRPr="00E64B63" w:rsidDel="00AE5C11">
          <w:rPr>
            <w:rFonts w:ascii="Book Antiqua" w:hAnsi="Book Antiqua"/>
            <w:iCs w:val="0"/>
            <w:rPrChange w:id="1514" w:author="Pablo Blanco Peris" w:date="2017-05-28T13:38:00Z">
              <w:rPr>
                <w:iCs w:val="0"/>
              </w:rPr>
            </w:rPrChange>
          </w:rPr>
          <w:delText>[7]</w:delText>
        </w:r>
        <w:r w:rsidRPr="00E64B63" w:rsidDel="00AE5C11">
          <w:rPr>
            <w:rFonts w:ascii="Book Antiqua" w:hAnsi="Book Antiqua"/>
            <w:iCs w:val="0"/>
            <w:rPrChange w:id="1515"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1516" w:author="Pablo Blanco Peris" w:date="2017-05-28T13:38:00Z">
              <w:rPr>
                <w:i/>
                <w:iCs w:val="0"/>
              </w:rPr>
            </w:rPrChange>
          </w:rPr>
          <w:delText>J. Vis. Commun. Image Represent.</w:delText>
        </w:r>
        <w:r w:rsidRPr="00E64B63" w:rsidDel="00AE5C11">
          <w:rPr>
            <w:rFonts w:ascii="Book Antiqua" w:hAnsi="Book Antiqua"/>
            <w:iCs w:val="0"/>
            <w:rPrChange w:id="1517"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1518" w:author="Pablo Blanco Peris" w:date="2017-05-24T17:20:00Z"/>
          <w:rFonts w:ascii="Book Antiqua" w:hAnsi="Book Antiqua"/>
          <w:rPrChange w:id="1519" w:author="Pablo Blanco Peris" w:date="2017-05-28T13:38:00Z">
            <w:rPr>
              <w:del w:id="1520" w:author="Pablo Blanco Peris" w:date="2017-05-24T17:20:00Z"/>
            </w:rPr>
          </w:rPrChange>
        </w:rPr>
      </w:pPr>
      <w:del w:id="1521" w:author="Pablo Blanco Peris" w:date="2017-05-24T17:20:00Z">
        <w:r w:rsidRPr="00E64B63" w:rsidDel="00AE5C11">
          <w:rPr>
            <w:rFonts w:ascii="Book Antiqua" w:hAnsi="Book Antiqua"/>
            <w:iCs w:val="0"/>
            <w:rPrChange w:id="1522" w:author="Pablo Blanco Peris" w:date="2017-05-28T13:38:00Z">
              <w:rPr>
                <w:iCs w:val="0"/>
              </w:rPr>
            </w:rPrChange>
          </w:rPr>
          <w:delText>[8]</w:delText>
        </w:r>
        <w:r w:rsidRPr="00E64B63" w:rsidDel="00AE5C11">
          <w:rPr>
            <w:rFonts w:ascii="Book Antiqua" w:hAnsi="Book Antiqua"/>
            <w:iCs w:val="0"/>
            <w:rPrChange w:id="1523"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524" w:author="Pablo Blanco Peris" w:date="2017-05-28T13:38:00Z"/>
          <w:rFonts w:ascii="Book Antiqua" w:hAnsi="Book Antiqua"/>
          <w:rPrChange w:id="1525" w:author="Pablo Blanco Peris" w:date="2017-05-28T13:38:00Z">
            <w:rPr>
              <w:ins w:id="1526" w:author="Pablo Blanco Peris" w:date="2017-05-28T13:38:00Z"/>
            </w:rPr>
          </w:rPrChange>
        </w:rPr>
      </w:pPr>
      <w:ins w:id="1527" w:author="Pablo Blanco Peris" w:date="2017-05-28T13:38:00Z">
        <w:r w:rsidRPr="00E64B63">
          <w:rPr>
            <w:rFonts w:ascii="Book Antiqua" w:hAnsi="Book Antiqua"/>
            <w:rPrChange w:id="1528" w:author="Pablo Blanco Peris" w:date="2017-05-28T13:38:00Z">
              <w:rPr/>
            </w:rPrChange>
          </w:rPr>
          <w:t>[1]</w:t>
        </w:r>
        <w:r w:rsidRPr="00E64B63">
          <w:rPr>
            <w:rFonts w:ascii="Book Antiqua" w:hAnsi="Book Antiqua"/>
            <w:rPrChange w:id="1529"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530" w:author="Pablo Blanco Peris" w:date="2017-05-28T13:38:00Z"/>
          <w:rFonts w:ascii="Book Antiqua" w:hAnsi="Book Antiqua"/>
          <w:rPrChange w:id="1531" w:author="Pablo Blanco Peris" w:date="2017-05-28T13:38:00Z">
            <w:rPr>
              <w:ins w:id="1532" w:author="Pablo Blanco Peris" w:date="2017-05-28T13:38:00Z"/>
            </w:rPr>
          </w:rPrChange>
        </w:rPr>
      </w:pPr>
      <w:ins w:id="1533" w:author="Pablo Blanco Peris" w:date="2017-05-28T13:38:00Z">
        <w:r w:rsidRPr="00E64B63">
          <w:rPr>
            <w:rFonts w:ascii="Book Antiqua" w:hAnsi="Book Antiqua"/>
            <w:rPrChange w:id="1534" w:author="Pablo Blanco Peris" w:date="2017-05-28T13:38:00Z">
              <w:rPr/>
            </w:rPrChange>
          </w:rPr>
          <w:t>[2]</w:t>
        </w:r>
        <w:r w:rsidRPr="00E64B63">
          <w:rPr>
            <w:rFonts w:ascii="Book Antiqua" w:hAnsi="Book Antiqua"/>
            <w:rPrChange w:id="1535" w:author="Pablo Blanco Peris" w:date="2017-05-28T13:38:00Z">
              <w:rPr/>
            </w:rPrChange>
          </w:rPr>
          <w:tab/>
          <w:t xml:space="preserve">Q. Liu </w:t>
        </w:r>
        <w:r w:rsidRPr="00E64B63">
          <w:rPr>
            <w:rFonts w:ascii="Book Antiqua" w:hAnsi="Book Antiqua"/>
            <w:i/>
            <w:iCs/>
            <w:rPrChange w:id="1536" w:author="Pablo Blanco Peris" w:date="2017-05-28T13:38:00Z">
              <w:rPr>
                <w:i/>
                <w:iCs/>
              </w:rPr>
            </w:rPrChange>
          </w:rPr>
          <w:t>et al.</w:t>
        </w:r>
        <w:r w:rsidRPr="00E64B63">
          <w:rPr>
            <w:rFonts w:ascii="Book Antiqua" w:hAnsi="Book Antiqua"/>
            <w:rPrChange w:id="1537"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538" w:author="Pablo Blanco Peris" w:date="2017-05-28T13:38:00Z">
              <w:rPr>
                <w:i/>
                <w:iCs/>
              </w:rPr>
            </w:rPrChange>
          </w:rPr>
          <w:t>Appl. Intell.</w:t>
        </w:r>
        <w:r w:rsidRPr="00E64B63">
          <w:rPr>
            <w:rFonts w:ascii="Book Antiqua" w:hAnsi="Book Antiqua"/>
            <w:rPrChange w:id="1539" w:author="Pablo Blanco Peris" w:date="2017-05-28T13:38:00Z">
              <w:rPr/>
            </w:rPrChange>
          </w:rPr>
          <w:t>, vol. 39, n.</w:t>
        </w:r>
        <w:r w:rsidRPr="00E64B63">
          <w:rPr>
            <w:rFonts w:ascii="Book Antiqua" w:hAnsi="Book Antiqua"/>
            <w:vertAlign w:val="superscript"/>
            <w:rPrChange w:id="1540" w:author="Pablo Blanco Peris" w:date="2017-05-28T13:38:00Z">
              <w:rPr>
                <w:vertAlign w:val="superscript"/>
              </w:rPr>
            </w:rPrChange>
          </w:rPr>
          <w:t>o</w:t>
        </w:r>
        <w:r w:rsidRPr="00E64B63">
          <w:rPr>
            <w:rFonts w:ascii="Book Antiqua" w:hAnsi="Book Antiqua"/>
            <w:rPrChange w:id="1541"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542" w:author="Pablo Blanco Peris" w:date="2017-05-28T13:38:00Z"/>
          <w:rFonts w:ascii="Book Antiqua" w:hAnsi="Book Antiqua"/>
          <w:rPrChange w:id="1543" w:author="Pablo Blanco Peris" w:date="2017-05-28T13:38:00Z">
            <w:rPr>
              <w:ins w:id="1544" w:author="Pablo Blanco Peris" w:date="2017-05-28T13:38:00Z"/>
            </w:rPr>
          </w:rPrChange>
        </w:rPr>
      </w:pPr>
      <w:ins w:id="1545" w:author="Pablo Blanco Peris" w:date="2017-05-28T13:38:00Z">
        <w:r w:rsidRPr="00E64B63">
          <w:rPr>
            <w:rFonts w:ascii="Book Antiqua" w:hAnsi="Book Antiqua"/>
            <w:rPrChange w:id="1546" w:author="Pablo Blanco Peris" w:date="2017-05-28T13:38:00Z">
              <w:rPr/>
            </w:rPrChange>
          </w:rPr>
          <w:t>[3]</w:t>
        </w:r>
        <w:r w:rsidRPr="00E64B63">
          <w:rPr>
            <w:rFonts w:ascii="Book Antiqua" w:hAnsi="Book Antiqua"/>
            <w:rPrChange w:id="1547" w:author="Pablo Blanco Peris" w:date="2017-05-28T13:38:00Z">
              <w:rPr/>
            </w:rPrChange>
          </w:rPr>
          <w:tab/>
          <w:t xml:space="preserve">M. Boutell y J. Luo, «Beyond Pixels: Exploiting Camera Metadata for Photo Classification», </w:t>
        </w:r>
        <w:r w:rsidRPr="00E64B63">
          <w:rPr>
            <w:rFonts w:ascii="Book Antiqua" w:hAnsi="Book Antiqua"/>
            <w:i/>
            <w:iCs/>
            <w:rPrChange w:id="1548" w:author="Pablo Blanco Peris" w:date="2017-05-28T13:38:00Z">
              <w:rPr>
                <w:i/>
                <w:iCs/>
              </w:rPr>
            </w:rPrChange>
          </w:rPr>
          <w:t>Pattern Recogn</w:t>
        </w:r>
        <w:r w:rsidRPr="00E64B63">
          <w:rPr>
            <w:rFonts w:ascii="Book Antiqua" w:hAnsi="Book Antiqua"/>
            <w:rPrChange w:id="1549" w:author="Pablo Blanco Peris" w:date="2017-05-28T13:38:00Z">
              <w:rPr/>
            </w:rPrChange>
          </w:rPr>
          <w:t>, vol. 38, n.</w:t>
        </w:r>
        <w:r w:rsidRPr="00E64B63">
          <w:rPr>
            <w:rFonts w:ascii="Book Antiqua" w:hAnsi="Book Antiqua"/>
            <w:vertAlign w:val="superscript"/>
            <w:rPrChange w:id="1550" w:author="Pablo Blanco Peris" w:date="2017-05-28T13:38:00Z">
              <w:rPr>
                <w:vertAlign w:val="superscript"/>
              </w:rPr>
            </w:rPrChange>
          </w:rPr>
          <w:t>o</w:t>
        </w:r>
        <w:r w:rsidRPr="00E64B63">
          <w:rPr>
            <w:rFonts w:ascii="Book Antiqua" w:hAnsi="Book Antiqua"/>
            <w:rPrChange w:id="1551"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552" w:author="Pablo Blanco Peris" w:date="2017-05-28T13:38:00Z"/>
          <w:rFonts w:ascii="Book Antiqua" w:hAnsi="Book Antiqua"/>
          <w:rPrChange w:id="1553" w:author="Pablo Blanco Peris" w:date="2017-05-28T13:38:00Z">
            <w:rPr>
              <w:ins w:id="1554" w:author="Pablo Blanco Peris" w:date="2017-05-28T13:38:00Z"/>
            </w:rPr>
          </w:rPrChange>
        </w:rPr>
      </w:pPr>
      <w:ins w:id="1555" w:author="Pablo Blanco Peris" w:date="2017-05-28T13:38:00Z">
        <w:r w:rsidRPr="00E64B63">
          <w:rPr>
            <w:rFonts w:ascii="Book Antiqua" w:hAnsi="Book Antiqua"/>
            <w:rPrChange w:id="1556" w:author="Pablo Blanco Peris" w:date="2017-05-28T13:38:00Z">
              <w:rPr/>
            </w:rPrChange>
          </w:rPr>
          <w:t>[4]</w:t>
        </w:r>
        <w:r w:rsidRPr="00E64B63">
          <w:rPr>
            <w:rFonts w:ascii="Book Antiqua" w:hAnsi="Book Antiqua"/>
            <w:rPrChange w:id="1557" w:author="Pablo Blanco Peris" w:date="2017-05-28T13:38:00Z">
              <w:rPr/>
            </w:rPrChange>
          </w:rPr>
          <w:tab/>
          <w:t xml:space="preserve">C. L. Lai y Y. S. Chen, </w:t>
        </w:r>
        <w:r w:rsidRPr="00E64B63">
          <w:rPr>
            <w:rFonts w:ascii="Book Antiqua" w:hAnsi="Book Antiqua"/>
            <w:i/>
            <w:iCs/>
            <w:rPrChange w:id="1558" w:author="Pablo Blanco Peris" w:date="2017-05-28T13:38:00Z">
              <w:rPr>
                <w:i/>
                <w:iCs/>
              </w:rPr>
            </w:rPrChange>
          </w:rPr>
          <w:t>2009 Int. Conf. Mach. Learn. Cybern.</w:t>
        </w:r>
        <w:r w:rsidRPr="00E64B63">
          <w:rPr>
            <w:rFonts w:ascii="Book Antiqua" w:hAnsi="Book Antiqua"/>
            <w:rPrChange w:id="1559"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560" w:author="Pablo Blanco Peris" w:date="2017-05-28T13:38:00Z"/>
          <w:rFonts w:ascii="Book Antiqua" w:hAnsi="Book Antiqua"/>
          <w:rPrChange w:id="1561" w:author="Pablo Blanco Peris" w:date="2017-05-28T13:38:00Z">
            <w:rPr>
              <w:ins w:id="1562" w:author="Pablo Blanco Peris" w:date="2017-05-28T13:38:00Z"/>
            </w:rPr>
          </w:rPrChange>
        </w:rPr>
      </w:pPr>
      <w:ins w:id="1563" w:author="Pablo Blanco Peris" w:date="2017-05-28T13:38:00Z">
        <w:r w:rsidRPr="00E64B63">
          <w:rPr>
            <w:rFonts w:ascii="Book Antiqua" w:hAnsi="Book Antiqua"/>
            <w:rPrChange w:id="1564" w:author="Pablo Blanco Peris" w:date="2017-05-28T13:38:00Z">
              <w:rPr/>
            </w:rPrChange>
          </w:rPr>
          <w:t>[5]</w:t>
        </w:r>
        <w:r w:rsidRPr="00E64B63">
          <w:rPr>
            <w:rFonts w:ascii="Book Antiqua" w:hAnsi="Book Antiqua"/>
            <w:rPrChange w:id="1565"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566" w:author="Pablo Blanco Peris" w:date="2017-05-28T13:38:00Z">
              <w:rPr>
                <w:i/>
                <w:iCs/>
              </w:rPr>
            </w:rPrChange>
          </w:rPr>
          <w:t>Signal Process. Image Commun.</w:t>
        </w:r>
        <w:r w:rsidRPr="00E64B63">
          <w:rPr>
            <w:rFonts w:ascii="Book Antiqua" w:hAnsi="Book Antiqua"/>
            <w:rPrChange w:id="1567"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568" w:author="Pablo Blanco Peris" w:date="2017-05-28T13:38:00Z"/>
          <w:rFonts w:ascii="Book Antiqua" w:hAnsi="Book Antiqua"/>
          <w:rPrChange w:id="1569" w:author="Pablo Blanco Peris" w:date="2017-05-28T13:38:00Z">
            <w:rPr>
              <w:ins w:id="1570" w:author="Pablo Blanco Peris" w:date="2017-05-28T13:38:00Z"/>
            </w:rPr>
          </w:rPrChange>
        </w:rPr>
      </w:pPr>
      <w:ins w:id="1571" w:author="Pablo Blanco Peris" w:date="2017-05-28T13:38:00Z">
        <w:r w:rsidRPr="00E64B63">
          <w:rPr>
            <w:rFonts w:ascii="Book Antiqua" w:hAnsi="Book Antiqua"/>
            <w:rPrChange w:id="1572" w:author="Pablo Blanco Peris" w:date="2017-05-28T13:38:00Z">
              <w:rPr/>
            </w:rPrChange>
          </w:rPr>
          <w:t>[6]</w:t>
        </w:r>
        <w:r w:rsidRPr="00E64B63">
          <w:rPr>
            <w:rFonts w:ascii="Book Antiqua" w:hAnsi="Book Antiqua"/>
            <w:rPrChange w:id="1573" w:author="Pablo Blanco Peris" w:date="2017-05-28T13:38:00Z">
              <w:rPr/>
            </w:rPrChange>
          </w:rPr>
          <w:tab/>
          <w:t xml:space="preserve">J.-C. Lee, «Copy-move image forgery detection based on Gabor magnitude», </w:t>
        </w:r>
        <w:r w:rsidRPr="00E64B63">
          <w:rPr>
            <w:rFonts w:ascii="Book Antiqua" w:hAnsi="Book Antiqua"/>
            <w:i/>
            <w:iCs/>
            <w:rPrChange w:id="1574" w:author="Pablo Blanco Peris" w:date="2017-05-28T13:38:00Z">
              <w:rPr>
                <w:i/>
                <w:iCs/>
              </w:rPr>
            </w:rPrChange>
          </w:rPr>
          <w:t>J. Vis. Commun. Image Represent.</w:t>
        </w:r>
        <w:r w:rsidRPr="00E64B63">
          <w:rPr>
            <w:rFonts w:ascii="Book Antiqua" w:hAnsi="Book Antiqua"/>
            <w:rPrChange w:id="1575"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576" w:author="Pablo Blanco Peris" w:date="2017-05-28T13:38:00Z"/>
          <w:rFonts w:ascii="Book Antiqua" w:hAnsi="Book Antiqua"/>
          <w:rPrChange w:id="1577" w:author="Pablo Blanco Peris" w:date="2017-05-28T13:38:00Z">
            <w:rPr>
              <w:ins w:id="1578" w:author="Pablo Blanco Peris" w:date="2017-05-28T13:38:00Z"/>
            </w:rPr>
          </w:rPrChange>
        </w:rPr>
      </w:pPr>
      <w:ins w:id="1579" w:author="Pablo Blanco Peris" w:date="2017-05-28T13:38:00Z">
        <w:r w:rsidRPr="00E64B63">
          <w:rPr>
            <w:rFonts w:ascii="Book Antiqua" w:hAnsi="Book Antiqua"/>
            <w:rPrChange w:id="1580" w:author="Pablo Blanco Peris" w:date="2017-05-28T13:38:00Z">
              <w:rPr/>
            </w:rPrChange>
          </w:rPr>
          <w:t>[7]</w:t>
        </w:r>
        <w:r w:rsidRPr="00E64B63">
          <w:rPr>
            <w:rFonts w:ascii="Book Antiqua" w:hAnsi="Book Antiqua"/>
            <w:rPrChange w:id="1581"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582" w:author="Pablo Blanco Peris" w:date="2017-05-28T13:38:00Z">
              <w:rPr>
                <w:i/>
                <w:iCs/>
              </w:rPr>
            </w:rPrChange>
          </w:rPr>
          <w:t>2008 IEEE Pacific-Asia Workshop on Computational Intelligence and Industrial Application</w:t>
        </w:r>
        <w:r w:rsidRPr="00E64B63">
          <w:rPr>
            <w:rFonts w:ascii="Book Antiqua" w:hAnsi="Book Antiqua"/>
            <w:rPrChange w:id="1583"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584" w:author="Pablo Blanco Peris" w:date="2017-05-28T13:38:00Z"/>
          <w:rFonts w:ascii="Book Antiqua" w:hAnsi="Book Antiqua"/>
          <w:rPrChange w:id="1585" w:author="Pablo Blanco Peris" w:date="2017-05-28T13:38:00Z">
            <w:rPr>
              <w:ins w:id="1586" w:author="Pablo Blanco Peris" w:date="2017-05-28T13:38:00Z"/>
            </w:rPr>
          </w:rPrChange>
        </w:rPr>
      </w:pPr>
      <w:ins w:id="1587" w:author="Pablo Blanco Peris" w:date="2017-05-28T13:38:00Z">
        <w:r w:rsidRPr="00E64B63">
          <w:rPr>
            <w:rFonts w:ascii="Book Antiqua" w:hAnsi="Book Antiqua"/>
            <w:rPrChange w:id="1588" w:author="Pablo Blanco Peris" w:date="2017-05-28T13:38:00Z">
              <w:rPr/>
            </w:rPrChange>
          </w:rPr>
          <w:t>[8]</w:t>
        </w:r>
        <w:r w:rsidRPr="00E64B63">
          <w:rPr>
            <w:rFonts w:ascii="Book Antiqua" w:hAnsi="Book Antiqua"/>
            <w:rPrChange w:id="1589" w:author="Pablo Blanco Peris" w:date="2017-05-28T13:38:00Z">
              <w:rPr/>
            </w:rPrChange>
          </w:rPr>
          <w:tab/>
          <w:t xml:space="preserve">«Image splicing detection based on Markov features in {QDCT} domain», </w:t>
        </w:r>
        <w:r w:rsidRPr="00E64B63">
          <w:rPr>
            <w:rFonts w:ascii="Book Antiqua" w:hAnsi="Book Antiqua"/>
            <w:i/>
            <w:iCs/>
            <w:rPrChange w:id="1590" w:author="Pablo Blanco Peris" w:date="2017-05-28T13:38:00Z">
              <w:rPr>
                <w:i/>
                <w:iCs/>
              </w:rPr>
            </w:rPrChange>
          </w:rPr>
          <w:t>Neurocomputing</w:t>
        </w:r>
        <w:r w:rsidRPr="00E64B63">
          <w:rPr>
            <w:rFonts w:ascii="Book Antiqua" w:hAnsi="Book Antiqua"/>
            <w:rPrChange w:id="1591"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592" w:author="Pablo Blanco Peris" w:date="2017-05-28T13:38:00Z"/>
          <w:rFonts w:ascii="Book Antiqua" w:hAnsi="Book Antiqua"/>
          <w:rPrChange w:id="1593" w:author="Pablo Blanco Peris" w:date="2017-05-28T13:38:00Z">
            <w:rPr>
              <w:ins w:id="1594" w:author="Pablo Blanco Peris" w:date="2017-05-28T13:38:00Z"/>
            </w:rPr>
          </w:rPrChange>
        </w:rPr>
      </w:pPr>
      <w:ins w:id="1595" w:author="Pablo Blanco Peris" w:date="2017-05-28T13:38:00Z">
        <w:r w:rsidRPr="00E64B63">
          <w:rPr>
            <w:rFonts w:ascii="Book Antiqua" w:hAnsi="Book Antiqua"/>
            <w:rPrChange w:id="1596" w:author="Pablo Blanco Peris" w:date="2017-05-28T13:38:00Z">
              <w:rPr/>
            </w:rPrChange>
          </w:rPr>
          <w:t>[9]</w:t>
        </w:r>
        <w:r w:rsidRPr="00E64B63">
          <w:rPr>
            <w:rFonts w:ascii="Book Antiqua" w:hAnsi="Book Antiqua"/>
            <w:rPrChange w:id="1597"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1"/>
      <w:headerReference w:type="default" r:id="rId52"/>
      <w:footerReference w:type="default" r:id="rId53"/>
      <w:headerReference w:type="first" r:id="rId54"/>
      <w:footerReference w:type="first" r:id="rId55"/>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33438F" w:rsidRDefault="0033438F">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F295DF" w14:textId="77777777" w:rsidR="005F74AA" w:rsidRDefault="005F74AA">
      <w:r>
        <w:separator/>
      </w:r>
    </w:p>
    <w:p w14:paraId="0E6C75BD" w14:textId="77777777" w:rsidR="005F74AA" w:rsidRDefault="005F74AA"/>
  </w:endnote>
  <w:endnote w:type="continuationSeparator" w:id="0">
    <w:p w14:paraId="421B07BB" w14:textId="77777777" w:rsidR="005F74AA" w:rsidRDefault="005F74AA">
      <w:r>
        <w:continuationSeparator/>
      </w:r>
    </w:p>
    <w:p w14:paraId="22045DE3" w14:textId="77777777" w:rsidR="005F74AA" w:rsidRDefault="005F74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33438F" w:rsidRDefault="0033438F"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33438F" w:rsidRDefault="0033438F"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F56CE5">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33438F" w:rsidRPr="00996B5C" w:rsidRDefault="0033438F"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56CE5">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33438F" w:rsidRDefault="0033438F">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33438F" w:rsidRPr="00996B5C" w:rsidRDefault="0033438F"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56CE5">
          <w:rPr>
            <w:noProof/>
          </w:rPr>
          <w:t>17</w:t>
        </w:r>
        <w:r w:rsidRPr="00996B5C">
          <w:rPr>
            <w:noProof/>
          </w:rPr>
          <w:fldChar w:fldCharType="end"/>
        </w:r>
      </w:p>
    </w:sdtContent>
  </w:sdt>
  <w:p w14:paraId="6212064A" w14:textId="77777777" w:rsidR="0033438F" w:rsidRDefault="0033438F"/>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33438F" w:rsidRDefault="0033438F">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33438F" w:rsidRDefault="0033438F"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33438F" w:rsidRDefault="0033438F"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56CE5">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33438F" w:rsidRDefault="0033438F"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56CE5">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33438F" w:rsidRDefault="0033438F"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F56CE5">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33438F" w:rsidRDefault="0033438F"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33438F" w:rsidRDefault="0033438F"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F56CE5">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B4218" w14:textId="77777777" w:rsidR="005F74AA" w:rsidRDefault="005F74AA">
      <w:r>
        <w:separator/>
      </w:r>
    </w:p>
    <w:p w14:paraId="68237DCA" w14:textId="77777777" w:rsidR="005F74AA" w:rsidRDefault="005F74AA"/>
  </w:footnote>
  <w:footnote w:type="continuationSeparator" w:id="0">
    <w:p w14:paraId="1DBE7F02" w14:textId="77777777" w:rsidR="005F74AA" w:rsidRDefault="005F74AA">
      <w:r>
        <w:continuationSeparator/>
      </w:r>
    </w:p>
    <w:p w14:paraId="301B2108" w14:textId="77777777" w:rsidR="005F74AA" w:rsidRDefault="005F74A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33438F" w:rsidRDefault="0033438F">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33438F" w:rsidRDefault="0033438F">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33438F" w:rsidRDefault="0033438F">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33438F" w:rsidRDefault="0033438F">
    <w:pPr>
      <w:pStyle w:val="Encabezado"/>
    </w:pPr>
  </w:p>
  <w:p w14:paraId="314FCD16" w14:textId="77777777" w:rsidR="0033438F" w:rsidRDefault="0033438F"/>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33438F" w:rsidRDefault="0033438F">
    <w:pPr>
      <w:pStyle w:val="Encabezado"/>
    </w:pPr>
  </w:p>
  <w:p w14:paraId="563B4F03" w14:textId="77777777" w:rsidR="0033438F" w:rsidRDefault="0033438F"/>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33438F" w:rsidRDefault="0033438F">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7">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4">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3">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5">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0">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1">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2">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4">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5">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6">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5"/>
  </w:num>
  <w:num w:numId="2">
    <w:abstractNumId w:val="16"/>
  </w:num>
  <w:num w:numId="3">
    <w:abstractNumId w:val="0"/>
  </w:num>
  <w:num w:numId="4">
    <w:abstractNumId w:val="19"/>
  </w:num>
  <w:num w:numId="5">
    <w:abstractNumId w:val="12"/>
  </w:num>
  <w:num w:numId="6">
    <w:abstractNumId w:val="12"/>
  </w:num>
  <w:num w:numId="7">
    <w:abstractNumId w:val="8"/>
  </w:num>
  <w:num w:numId="8">
    <w:abstractNumId w:val="36"/>
  </w:num>
  <w:num w:numId="9">
    <w:abstractNumId w:val="4"/>
  </w:num>
  <w:num w:numId="10">
    <w:abstractNumId w:val="29"/>
  </w:num>
  <w:num w:numId="11">
    <w:abstractNumId w:val="5"/>
  </w:num>
  <w:num w:numId="12">
    <w:abstractNumId w:val="24"/>
  </w:num>
  <w:num w:numId="13">
    <w:abstractNumId w:val="15"/>
  </w:num>
  <w:num w:numId="14">
    <w:abstractNumId w:val="11"/>
  </w:num>
  <w:num w:numId="15">
    <w:abstractNumId w:val="25"/>
  </w:num>
  <w:num w:numId="16">
    <w:abstractNumId w:val="6"/>
  </w:num>
  <w:num w:numId="17">
    <w:abstractNumId w:val="7"/>
  </w:num>
  <w:num w:numId="18">
    <w:abstractNumId w:val="37"/>
  </w:num>
  <w:num w:numId="19">
    <w:abstractNumId w:val="17"/>
  </w:num>
  <w:num w:numId="20">
    <w:abstractNumId w:val="13"/>
  </w:num>
  <w:num w:numId="21">
    <w:abstractNumId w:val="34"/>
  </w:num>
  <w:num w:numId="22">
    <w:abstractNumId w:val="26"/>
  </w:num>
  <w:num w:numId="23">
    <w:abstractNumId w:val="9"/>
  </w:num>
  <w:num w:numId="24">
    <w:abstractNumId w:val="27"/>
  </w:num>
  <w:num w:numId="25">
    <w:abstractNumId w:val="2"/>
  </w:num>
  <w:num w:numId="26">
    <w:abstractNumId w:val="32"/>
  </w:num>
  <w:num w:numId="27">
    <w:abstractNumId w:val="28"/>
  </w:num>
  <w:num w:numId="28">
    <w:abstractNumId w:val="1"/>
  </w:num>
  <w:num w:numId="29">
    <w:abstractNumId w:val="10"/>
  </w:num>
  <w:num w:numId="30">
    <w:abstractNumId w:val="31"/>
  </w:num>
  <w:num w:numId="31">
    <w:abstractNumId w:val="33"/>
  </w:num>
  <w:num w:numId="32">
    <w:abstractNumId w:val="3"/>
  </w:num>
  <w:num w:numId="33">
    <w:abstractNumId w:val="20"/>
  </w:num>
  <w:num w:numId="34">
    <w:abstractNumId w:val="30"/>
  </w:num>
  <w:num w:numId="35">
    <w:abstractNumId w:val="14"/>
  </w:num>
  <w:num w:numId="36">
    <w:abstractNumId w:val="21"/>
  </w:num>
  <w:num w:numId="37">
    <w:abstractNumId w:val="22"/>
  </w:num>
  <w:num w:numId="38">
    <w:abstractNumId w:val="23"/>
  </w:num>
  <w:num w:numId="39">
    <w:abstractNumId w:val="18"/>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91C"/>
    <w:rsid w:val="00131E01"/>
    <w:rsid w:val="00134D93"/>
    <w:rsid w:val="00135834"/>
    <w:rsid w:val="00135EE7"/>
    <w:rsid w:val="00141BAC"/>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0BF0"/>
    <w:rsid w:val="00564820"/>
    <w:rsid w:val="0056640C"/>
    <w:rsid w:val="005806D3"/>
    <w:rsid w:val="0058292E"/>
    <w:rsid w:val="00582CC1"/>
    <w:rsid w:val="005835CA"/>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3628"/>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747"/>
    <w:rsid w:val="00F71969"/>
    <w:rsid w:val="00F8383E"/>
    <w:rsid w:val="00F847A3"/>
    <w:rsid w:val="00F851E2"/>
    <w:rsid w:val="00F86819"/>
    <w:rsid w:val="00F977D6"/>
    <w:rsid w:val="00FA0098"/>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header" Target="header4.xml"/><Relationship Id="rId52" Type="http://schemas.openxmlformats.org/officeDocument/2006/relationships/header" Target="header5.xml"/><Relationship Id="rId53" Type="http://schemas.openxmlformats.org/officeDocument/2006/relationships/footer" Target="footer14.xml"/><Relationship Id="rId54" Type="http://schemas.openxmlformats.org/officeDocument/2006/relationships/header" Target="header6.xml"/><Relationship Id="rId55" Type="http://schemas.openxmlformats.org/officeDocument/2006/relationships/footer" Target="footer15.xml"/><Relationship Id="rId56" Type="http://schemas.openxmlformats.org/officeDocument/2006/relationships/fontTable" Target="fontTable.xml"/><Relationship Id="rId57" Type="http://schemas.microsoft.com/office/2011/relationships/people" Target="people.xml"/><Relationship Id="rId58" Type="http://schemas.openxmlformats.org/officeDocument/2006/relationships/theme" Target="theme/theme1.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emf"/><Relationship Id="rId44" Type="http://schemas.openxmlformats.org/officeDocument/2006/relationships/image" Target="media/image18.jpeg"/><Relationship Id="rId45" Type="http://schemas.openxmlformats.org/officeDocument/2006/relationships/image" Target="media/image19.jpeg"/><Relationship Id="rId46" Type="http://schemas.openxmlformats.org/officeDocument/2006/relationships/image" Target="media/image20.emf"/><Relationship Id="rId47" Type="http://schemas.openxmlformats.org/officeDocument/2006/relationships/image" Target="media/image21.tiff"/><Relationship Id="rId48" Type="http://schemas.openxmlformats.org/officeDocument/2006/relationships/image" Target="media/image22.jpeg"/><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pn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E26EB-1C5B-BE41-91F2-55789BFF4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57</Pages>
  <Words>14977</Words>
  <Characters>82378</Characters>
  <Application>Microsoft Macintosh Word</Application>
  <DocSecurity>0</DocSecurity>
  <Lines>686</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56</cp:revision>
  <cp:lastPrinted>2016-09-12T14:06:00Z</cp:lastPrinted>
  <dcterms:created xsi:type="dcterms:W3CDTF">2017-03-14T16:11:00Z</dcterms:created>
  <dcterms:modified xsi:type="dcterms:W3CDTF">2017-05-2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